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A08E5" w14:textId="4510A198" w:rsidR="0046488B" w:rsidRDefault="0046488B" w:rsidP="004E40C1">
      <w:pPr>
        <w:spacing w:line="360" w:lineRule="auto"/>
        <w:rPr>
          <w:b/>
        </w:rPr>
      </w:pPr>
      <w:bookmarkStart w:id="0" w:name="_Hlk510515682"/>
      <w:bookmarkEnd w:id="0"/>
      <w:r>
        <w:rPr>
          <w:b/>
        </w:rPr>
        <w:t>Understanding Effect Sizes for use in Statistical Power Analysis</w:t>
      </w:r>
    </w:p>
    <w:p w14:paraId="406BF1D3" w14:textId="4746E3C6" w:rsidR="0022454F" w:rsidRPr="009B24C2" w:rsidRDefault="009B24C2" w:rsidP="004E40C1">
      <w:pPr>
        <w:spacing w:line="360" w:lineRule="auto"/>
        <w:rPr>
          <w:b/>
        </w:rPr>
      </w:pPr>
      <w:r>
        <w:rPr>
          <w:b/>
        </w:rPr>
        <w:t xml:space="preserve">x.1 </w:t>
      </w:r>
      <w:r w:rsidR="00D07D42" w:rsidRPr="009B24C2">
        <w:rPr>
          <w:b/>
        </w:rPr>
        <w:t>Effect size measures</w:t>
      </w:r>
      <w:r w:rsidR="008E51F7">
        <w:rPr>
          <w:b/>
        </w:rPr>
        <w:t xml:space="preserve"> in power </w:t>
      </w:r>
      <w:r w:rsidR="004E4415">
        <w:rPr>
          <w:b/>
        </w:rPr>
        <w:t>analysis</w:t>
      </w:r>
    </w:p>
    <w:p w14:paraId="0E88C611" w14:textId="7DB9A3E5" w:rsidR="00B20D8D" w:rsidRDefault="00B20D8D" w:rsidP="00B20D8D">
      <w:pPr>
        <w:spacing w:line="360" w:lineRule="auto"/>
      </w:pPr>
      <w:r>
        <w:t xml:space="preserve">ADD SECTION ABOUT HOW TO DEVELOP EFFECT SIZE ESTIAMTES – i.e., use minimum clinical significant, then from field, then lower benchmark in your field. </w:t>
      </w:r>
    </w:p>
    <w:p w14:paraId="655F005C" w14:textId="0164AE8B" w:rsidR="006F7CCD" w:rsidRDefault="007B60B9" w:rsidP="0093457B">
      <w:pPr>
        <w:spacing w:line="360" w:lineRule="auto"/>
        <w:ind w:firstLine="720"/>
        <w:rPr>
          <w:rFonts w:cstheme="minorHAnsi"/>
        </w:rPr>
      </w:pPr>
      <w:r>
        <w:t xml:space="preserve">Over the last </w:t>
      </w:r>
      <w:r w:rsidR="008C5E05">
        <w:t>30</w:t>
      </w:r>
      <w:r>
        <w:t xml:space="preserve">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 </w:instrText>
      </w:r>
      <w:r w:rsidR="008C5E05">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rsidR="008C5E05">
        <w:instrText xml:space="preserve"> ADDIN EN.CITE.DATA </w:instrText>
      </w:r>
      <w:r w:rsidR="008C5E05">
        <w:fldChar w:fldCharType="end"/>
      </w:r>
      <w:r>
        <w:fldChar w:fldCharType="separate"/>
      </w:r>
      <w:r w:rsidR="008C5E05">
        <w:rPr>
          <w:noProof/>
        </w:rPr>
        <w:t>{Kruschke, 2017 #105;e.g.`, \Cumming, 2013 #158;Wilkinson, 1999 #566;Hedges, 1981 #786}</w:t>
      </w:r>
      <w:r>
        <w:fldChar w:fldCharType="end"/>
      </w:r>
      <w:r>
        <w:t>.</w:t>
      </w:r>
      <w:r w:rsidR="00205C3A">
        <w:rPr>
          <w:rFonts w:cstheme="minorHAnsi"/>
        </w:rPr>
        <w:t xml:space="preserve"> </w:t>
      </w:r>
      <w:r w:rsidR="0013127E">
        <w:rPr>
          <w:rFonts w:cstheme="minorHAnsi"/>
        </w:rPr>
        <w:t xml:space="preserve">Effect sizes </w:t>
      </w:r>
      <w:r w:rsidR="008C5E05">
        <w:rPr>
          <w:rFonts w:cstheme="minorHAnsi"/>
        </w:rPr>
        <w:t xml:space="preserve">can be expressed in </w:t>
      </w:r>
      <w:r w:rsidR="0013127E">
        <w:rPr>
          <w:rFonts w:cstheme="minorHAnsi"/>
        </w:rPr>
        <w:t xml:space="preserve">standardised </w:t>
      </w:r>
      <w:r w:rsidR="008C5E05">
        <w:rPr>
          <w:rFonts w:cstheme="minorHAnsi"/>
        </w:rPr>
        <w:t>or</w:t>
      </w:r>
      <w:r w:rsidR="0013127E">
        <w:rPr>
          <w:rFonts w:cstheme="minorHAnsi"/>
        </w:rPr>
        <w:t xml:space="preserve"> unstandardized</w:t>
      </w:r>
      <w:r w:rsidR="008C5E05">
        <w:rPr>
          <w:rFonts w:cstheme="minorHAnsi"/>
        </w:rPr>
        <w:t xml:space="preserve"> units</w:t>
      </w:r>
      <w:r w:rsidR="0013127E">
        <w:rPr>
          <w:rFonts w:cstheme="minorHAnsi"/>
        </w:rPr>
        <w:t xml:space="preserve">. </w:t>
      </w:r>
      <w:r w:rsidR="00CF1000">
        <w:rPr>
          <w:rFonts w:cstheme="minorHAnsi"/>
        </w:rPr>
        <w:t>Unstandardized</w:t>
      </w:r>
      <w:r w:rsidR="0013127E">
        <w:rPr>
          <w:rFonts w:cstheme="minorHAnsi"/>
        </w:rPr>
        <w:t xml:space="preserve"> effect</w:t>
      </w:r>
      <w:r w:rsidR="00CF1000">
        <w:rPr>
          <w:rFonts w:cstheme="minorHAnsi"/>
        </w:rPr>
        <w:t xml:space="preserve"> sizes (e.g., mean differences)</w:t>
      </w:r>
      <w:r w:rsidR="0013127E">
        <w:rPr>
          <w:rFonts w:cstheme="minorHAnsi"/>
        </w:rPr>
        <w:t xml:space="preserve"> are presented in the units the measured </w:t>
      </w:r>
      <w:r w:rsidR="00CF1000">
        <w:rPr>
          <w:rFonts w:cstheme="minorHAnsi"/>
        </w:rPr>
        <w:t>variables</w:t>
      </w:r>
      <w:r w:rsidR="0013127E">
        <w:rPr>
          <w:rFonts w:cstheme="minorHAnsi"/>
        </w:rPr>
        <w:t xml:space="preserve">, </w:t>
      </w:r>
      <w:r w:rsidR="00CF1000">
        <w:rPr>
          <w:rFonts w:cstheme="minorHAnsi"/>
        </w:rPr>
        <w:t xml:space="preserve">and may be particularly useful when the units of analysis are directly interpretable (e.g., income, IQ scores, measures of height or weight). Standardised effect sizes (e.g., Cohen’s </w:t>
      </w:r>
      <w:r w:rsidR="00CF1000" w:rsidRPr="00CF1000">
        <w:rPr>
          <w:rFonts w:cstheme="minorHAnsi"/>
          <w:i/>
        </w:rPr>
        <w:t>d</w:t>
      </w:r>
      <w:r w:rsidR="00CF1000" w:rsidRPr="00CF1000">
        <w:rPr>
          <w:rFonts w:cstheme="minorHAnsi"/>
        </w:rPr>
        <w:t xml:space="preserve"> </w:t>
      </w:r>
      <w:r w:rsidR="00CF1000">
        <w:rPr>
          <w:rFonts w:cstheme="minorHAnsi"/>
        </w:rPr>
        <w:t xml:space="preserve">for mean differences) </w:t>
      </w:r>
      <w:r w:rsidR="0046488B">
        <w:rPr>
          <w:rFonts w:cstheme="minorHAnsi"/>
        </w:rPr>
        <w:t xml:space="preserve">have several distinct uses. </w:t>
      </w:r>
      <w:r w:rsidR="0093457B">
        <w:rPr>
          <w:rFonts w:cstheme="minorHAnsi"/>
        </w:rPr>
        <w:t xml:space="preserve">Some measures may be </w:t>
      </w:r>
      <w:r w:rsidR="00CF1000">
        <w:rPr>
          <w:rFonts w:cstheme="minorHAnsi"/>
        </w:rPr>
        <w:t>useful for direct interpretation when the units of measurement are not themselves interpretable (e.g., a newly developed measure)</w:t>
      </w:r>
      <w:r w:rsidR="0093457B">
        <w:rPr>
          <w:rFonts w:cstheme="minorHAnsi"/>
        </w:rPr>
        <w:t xml:space="preserve">, as they express observed patterns in the data in a way interpretable without reference to the units of measurement. </w:t>
      </w:r>
    </w:p>
    <w:p w14:paraId="3C1E2190" w14:textId="33BE31EE" w:rsidR="00A347B0" w:rsidRDefault="0093457B" w:rsidP="008E51F7">
      <w:pPr>
        <w:spacing w:line="360" w:lineRule="auto"/>
        <w:ind w:firstLine="720"/>
        <w:rPr>
          <w:rFonts w:cstheme="minorHAnsi"/>
        </w:rPr>
      </w:pPr>
      <w:r>
        <w:rPr>
          <w:rFonts w:cstheme="minorHAnsi"/>
        </w:rPr>
        <w:t>Standardised effect size measures are also useful in</w:t>
      </w:r>
      <w:r w:rsidR="00E11BA8">
        <w:rPr>
          <w:rFonts w:cstheme="minorHAnsi"/>
        </w:rPr>
        <w:t xml:space="preserve"> power analysis</w:t>
      </w:r>
      <w:r w:rsidR="00CF1000">
        <w:rPr>
          <w:rFonts w:cstheme="minorHAnsi"/>
        </w:rPr>
        <w:t xml:space="preserve"> and</w:t>
      </w:r>
      <w:r w:rsidR="00E11BA8">
        <w:rPr>
          <w:rFonts w:cstheme="minorHAnsi"/>
        </w:rPr>
        <w:t xml:space="preserve"> meta-analysis</w:t>
      </w:r>
      <w:r w:rsidR="00CF1000">
        <w:rPr>
          <w:rFonts w:cstheme="minorHAnsi"/>
        </w:rPr>
        <w:t xml:space="preserve">. </w:t>
      </w:r>
      <w:r>
        <w:rPr>
          <w:rFonts w:cstheme="minorHAnsi"/>
        </w:rPr>
        <w:t>I</w:t>
      </w:r>
      <w:r w:rsidR="00CF1000">
        <w:rPr>
          <w:rFonts w:cstheme="minorHAnsi"/>
        </w:rPr>
        <w:t>n meta-analysis</w:t>
      </w:r>
      <w:r>
        <w:rPr>
          <w:rFonts w:cstheme="minorHAnsi"/>
        </w:rPr>
        <w:t xml:space="preserve">, the standardised effect sizes are typically the main unit of analysis and allow for a set of studies to be </w:t>
      </w:r>
      <w:r w:rsidR="006F7CCD">
        <w:rPr>
          <w:rFonts w:cstheme="minorHAnsi"/>
        </w:rPr>
        <w:t>collapsed and assessed</w:t>
      </w:r>
      <w:r>
        <w:rPr>
          <w:rFonts w:cstheme="minorHAnsi"/>
        </w:rPr>
        <w:t xml:space="preserve"> together. </w:t>
      </w:r>
      <w:r w:rsidR="006F7CCD">
        <w:rPr>
          <w:rFonts w:cstheme="minorHAnsi"/>
        </w:rPr>
        <w:t xml:space="preserve">Effect sizes are </w:t>
      </w:r>
      <w:r w:rsidR="008C5E05">
        <w:rPr>
          <w:rFonts w:cstheme="minorHAnsi"/>
        </w:rPr>
        <w:t>useful</w:t>
      </w:r>
      <w:r w:rsidR="006F7CCD">
        <w:rPr>
          <w:rFonts w:cstheme="minorHAnsi"/>
        </w:rPr>
        <w:t xml:space="preserve"> in p</w:t>
      </w:r>
      <w:r w:rsidR="00E11BA8">
        <w:rPr>
          <w:rFonts w:cstheme="minorHAnsi"/>
        </w:rPr>
        <w:t>ower analysis</w:t>
      </w:r>
      <w:r w:rsidR="006F7CCD">
        <w:rPr>
          <w:rFonts w:cstheme="minorHAnsi"/>
        </w:rPr>
        <w:t xml:space="preserve"> as the </w:t>
      </w:r>
      <w:r w:rsidR="008C5E05">
        <w:rPr>
          <w:rFonts w:cstheme="minorHAnsi"/>
        </w:rPr>
        <w:t xml:space="preserve">analyst </w:t>
      </w:r>
      <w:r w:rsidR="006F7CCD">
        <w:rPr>
          <w:rFonts w:cstheme="minorHAnsi"/>
        </w:rPr>
        <w:t>needs to provide enough information to adequately specify the</w:t>
      </w:r>
      <w:r w:rsidR="008C5E05">
        <w:rPr>
          <w:rFonts w:cstheme="minorHAnsi"/>
        </w:rPr>
        <w:t xml:space="preserve"> sampling distribution of the test statistic under the</w:t>
      </w:r>
      <w:r w:rsidR="006F7CCD">
        <w:rPr>
          <w:rFonts w:cstheme="minorHAnsi"/>
        </w:rPr>
        <w:t xml:space="preserve"> alternative hypothesis.</w:t>
      </w:r>
      <w:r w:rsidR="00B97B5E">
        <w:rPr>
          <w:rFonts w:cstheme="minorHAnsi"/>
        </w:rPr>
        <w:t xml:space="preserve"> </w:t>
      </w:r>
      <w:r w:rsidR="004E40C1">
        <w:rPr>
          <w:rFonts w:cstheme="minorHAnsi"/>
        </w:rPr>
        <w:t>F</w:t>
      </w:r>
      <w:r w:rsidR="00CF1000">
        <w:rPr>
          <w:rFonts w:cstheme="minorHAnsi"/>
        </w:rPr>
        <w:t xml:space="preserve">or relatively simple designs </w:t>
      </w:r>
      <w:r w:rsidR="00B97B5E">
        <w:rPr>
          <w:rFonts w:cstheme="minorHAnsi"/>
        </w:rPr>
        <w:t>(e.g., for a comparison of the mean scores of two independent groups</w:t>
      </w:r>
      <w:r w:rsidR="004E40C1">
        <w:rPr>
          <w:rFonts w:cstheme="minorHAnsi"/>
        </w:rPr>
        <w:t>, correlational analysis</w:t>
      </w:r>
      <w:r w:rsidR="00B97B5E">
        <w:rPr>
          <w:rFonts w:cstheme="minorHAnsi"/>
        </w:rPr>
        <w:t xml:space="preserve">) </w:t>
      </w:r>
      <w:r>
        <w:rPr>
          <w:rFonts w:cstheme="minorHAnsi"/>
        </w:rPr>
        <w:t>the specification of a single</w:t>
      </w:r>
      <w:r w:rsidR="00CF1000">
        <w:rPr>
          <w:rFonts w:cstheme="minorHAnsi"/>
        </w:rPr>
        <w:t xml:space="preserve"> standardised effect size </w:t>
      </w:r>
      <w:r w:rsidR="004E40C1">
        <w:rPr>
          <w:rFonts w:cstheme="minorHAnsi"/>
        </w:rPr>
        <w:t>characterises the sampling distribution under the alternative hypothesis</w:t>
      </w:r>
      <w:r w:rsidR="00CB2E95">
        <w:rPr>
          <w:rFonts w:cstheme="minorHAnsi"/>
        </w:rPr>
        <w:t xml:space="preserve"> (given that the assumptions of the statistical testing procedure used hold)</w:t>
      </w:r>
      <w:r w:rsidR="008B66E4">
        <w:rPr>
          <w:rFonts w:cstheme="minorHAnsi"/>
        </w:rPr>
        <w:t xml:space="preserve"> adequately for power analysis</w:t>
      </w:r>
      <w:r w:rsidR="00E259BD">
        <w:rPr>
          <w:rFonts w:cstheme="minorHAnsi"/>
        </w:rPr>
        <w:t xml:space="preserve"> {Cohen, 1988 #562}</w:t>
      </w:r>
      <w:r w:rsidR="00CF1000">
        <w:rPr>
          <w:rFonts w:cstheme="minorHAnsi"/>
        </w:rPr>
        <w:t xml:space="preserve">. </w:t>
      </w:r>
      <w:r>
        <w:rPr>
          <w:rFonts w:cstheme="minorHAnsi"/>
        </w:rPr>
        <w:t xml:space="preserve">For more </w:t>
      </w:r>
      <w:r w:rsidR="008C5E05">
        <w:rPr>
          <w:rFonts w:cstheme="minorHAnsi"/>
        </w:rPr>
        <w:t>complex</w:t>
      </w:r>
      <w:r>
        <w:rPr>
          <w:rFonts w:cstheme="minorHAnsi"/>
        </w:rPr>
        <w:t xml:space="preserve"> designs (e.g., when covariates are to be include</w:t>
      </w:r>
      <w:r w:rsidR="008B66E4">
        <w:rPr>
          <w:rFonts w:cstheme="minorHAnsi"/>
        </w:rPr>
        <w:t>d</w:t>
      </w:r>
      <w:r w:rsidR="008C5E05">
        <w:rPr>
          <w:rFonts w:cstheme="minorHAnsi"/>
        </w:rPr>
        <w:t xml:space="preserve"> or when repeated measures designs are used</w:t>
      </w:r>
      <w:r w:rsidR="008B66E4">
        <w:rPr>
          <w:rFonts w:cstheme="minorHAnsi"/>
        </w:rPr>
        <w:t xml:space="preserve">) additional parameters may </w:t>
      </w:r>
      <w:r w:rsidR="008C5E05">
        <w:rPr>
          <w:rFonts w:cstheme="minorHAnsi"/>
        </w:rPr>
        <w:t>need to be specified</w:t>
      </w:r>
      <w:r w:rsidR="008B66E4">
        <w:rPr>
          <w:rFonts w:cstheme="minorHAnsi"/>
        </w:rPr>
        <w:t xml:space="preserve">. </w:t>
      </w:r>
      <w:r w:rsidR="008E51F7">
        <w:rPr>
          <w:rFonts w:cstheme="minorHAnsi"/>
        </w:rPr>
        <w:t xml:space="preserve">One of the major difficulties often cited by </w:t>
      </w:r>
      <w:proofErr w:type="spellStart"/>
      <w:r w:rsidR="008E51F7">
        <w:rPr>
          <w:rFonts w:cstheme="minorHAnsi"/>
        </w:rPr>
        <w:t>resreachers</w:t>
      </w:r>
      <w:proofErr w:type="spellEnd"/>
      <w:r w:rsidR="008E51F7">
        <w:rPr>
          <w:rFonts w:cstheme="minorHAnsi"/>
        </w:rPr>
        <w:t xml:space="preserve"> is that they have trouble developing appropriate effect sizes for use in [cite interviews and survey]. Given that the</w:t>
      </w:r>
      <w:r w:rsidR="004E40C1">
        <w:rPr>
          <w:rFonts w:cstheme="minorHAnsi"/>
        </w:rPr>
        <w:t xml:space="preserve"> effect size</w:t>
      </w:r>
      <w:r w:rsidR="00CB2E95">
        <w:rPr>
          <w:rFonts w:cstheme="minorHAnsi"/>
        </w:rPr>
        <w:t xml:space="preserve"> </w:t>
      </w:r>
      <w:r w:rsidR="008E51F7">
        <w:rPr>
          <w:rFonts w:cstheme="minorHAnsi"/>
        </w:rPr>
        <w:t xml:space="preserve">must be </w:t>
      </w:r>
      <w:r w:rsidR="004E40C1">
        <w:rPr>
          <w:rFonts w:cstheme="minorHAnsi"/>
        </w:rPr>
        <w:t xml:space="preserve">chosen </w:t>
      </w:r>
      <w:r w:rsidR="00044C45">
        <w:rPr>
          <w:rFonts w:cstheme="minorHAnsi"/>
        </w:rPr>
        <w:t>appropriatel</w:t>
      </w:r>
      <w:r w:rsidR="008E51F7">
        <w:rPr>
          <w:rFonts w:cstheme="minorHAnsi"/>
        </w:rPr>
        <w:t xml:space="preserve">y </w:t>
      </w:r>
      <w:proofErr w:type="gramStart"/>
      <w:r w:rsidR="008E51F7">
        <w:rPr>
          <w:rFonts w:cstheme="minorHAnsi"/>
        </w:rPr>
        <w:t>in order for</w:t>
      </w:r>
      <w:proofErr w:type="gramEnd"/>
      <w:r w:rsidR="008E51F7">
        <w:rPr>
          <w:rFonts w:cstheme="minorHAnsi"/>
        </w:rPr>
        <w:t xml:space="preserve"> the power analysis to provide meaningful results, </w:t>
      </w:r>
    </w:p>
    <w:p w14:paraId="331BB63A" w14:textId="5EDDD4FE" w:rsidR="00A347B0" w:rsidRPr="0093457B" w:rsidRDefault="004E40C1" w:rsidP="00061E34">
      <w:pPr>
        <w:spacing w:line="360" w:lineRule="auto"/>
        <w:ind w:firstLine="720"/>
        <w:rPr>
          <w:rFonts w:cstheme="minorHAnsi"/>
        </w:rPr>
      </w:pPr>
      <w:r>
        <w:rPr>
          <w:rFonts w:cstheme="minorHAnsi"/>
        </w:rPr>
        <w:t xml:space="preserve">This chapter </w:t>
      </w:r>
      <w:r w:rsidR="00A347B0">
        <w:rPr>
          <w:rFonts w:cstheme="minorHAnsi"/>
        </w:rPr>
        <w:t>details</w:t>
      </w:r>
      <w:r>
        <w:rPr>
          <w:rFonts w:cstheme="minorHAnsi"/>
        </w:rPr>
        <w:t xml:space="preserve"> the m</w:t>
      </w:r>
      <w:r w:rsidR="008B66E4">
        <w:rPr>
          <w:rFonts w:cstheme="minorHAnsi"/>
        </w:rPr>
        <w:t>ost common</w:t>
      </w:r>
      <w:r>
        <w:rPr>
          <w:rFonts w:cstheme="minorHAnsi"/>
        </w:rPr>
        <w:t xml:space="preserve"> effect size measures</w:t>
      </w:r>
      <w:r w:rsidR="00A347B0">
        <w:rPr>
          <w:rFonts w:cstheme="minorHAnsi"/>
        </w:rPr>
        <w:t xml:space="preserve"> used in power analysis, highlights</w:t>
      </w:r>
      <w:r w:rsidR="008C5E05">
        <w:rPr>
          <w:rFonts w:cstheme="minorHAnsi"/>
        </w:rPr>
        <w:t xml:space="preserve"> previous</w:t>
      </w:r>
      <w:r w:rsidR="00A347B0">
        <w:rPr>
          <w:rFonts w:cstheme="minorHAnsi"/>
        </w:rPr>
        <w:t xml:space="preserve">ly proposed </w:t>
      </w:r>
      <w:r w:rsidR="008C5E05">
        <w:rPr>
          <w:rFonts w:cstheme="minorHAnsi"/>
        </w:rPr>
        <w:t xml:space="preserve">benchmarks </w:t>
      </w:r>
      <w:r w:rsidR="00A347B0">
        <w:rPr>
          <w:rFonts w:cstheme="minorHAnsi"/>
        </w:rPr>
        <w:t xml:space="preserve">and the criticism of their use </w:t>
      </w:r>
      <w:r w:rsidR="008C5E05">
        <w:rPr>
          <w:rFonts w:cstheme="minorHAnsi"/>
        </w:rPr>
        <w:t xml:space="preserve">in sample size planning, and performs a </w:t>
      </w:r>
      <w:r w:rsidR="00A347B0">
        <w:rPr>
          <w:rFonts w:cstheme="minorHAnsi"/>
        </w:rPr>
        <w:t>systematic</w:t>
      </w:r>
      <w:r w:rsidR="008C5E05">
        <w:rPr>
          <w:rFonts w:cstheme="minorHAnsi"/>
        </w:rPr>
        <w:t xml:space="preserve"> review of previous studies which have attempted to provide empirical assessments of bodies of literature </w:t>
      </w:r>
      <w:proofErr w:type="gramStart"/>
      <w:r w:rsidR="008C5E05">
        <w:rPr>
          <w:rFonts w:cstheme="minorHAnsi"/>
        </w:rPr>
        <w:t>in order to</w:t>
      </w:r>
      <w:proofErr w:type="gramEnd"/>
      <w:r w:rsidR="008C5E05">
        <w:rPr>
          <w:rFonts w:cstheme="minorHAnsi"/>
        </w:rPr>
        <w:t xml:space="preserve"> show the average effect sizes in different areas of </w:t>
      </w:r>
      <w:r w:rsidR="008C5E05">
        <w:rPr>
          <w:rFonts w:cstheme="minorHAnsi"/>
        </w:rPr>
        <w:lastRenderedPageBreak/>
        <w:t xml:space="preserve">research. </w:t>
      </w:r>
      <w:r w:rsidR="00C54CD7">
        <w:rPr>
          <w:rFonts w:cstheme="minorHAnsi"/>
        </w:rPr>
        <w:t>Importantly, in most scenarios standardised effect size benchmarks should not be used as the sole basis for a power analysis, as the expected and important effect sizes will differ greatly from context to context. Towards this end</w:t>
      </w:r>
      <w:r w:rsidR="00A347B0">
        <w:rPr>
          <w:rFonts w:cstheme="minorHAnsi"/>
        </w:rPr>
        <w:t xml:space="preserve">, this chapter attempts to provide an intuitive guide to understanding effect sizes </w:t>
      </w:r>
      <w:proofErr w:type="gramStart"/>
      <w:r w:rsidR="00A347B0">
        <w:rPr>
          <w:rFonts w:cstheme="minorHAnsi"/>
        </w:rPr>
        <w:t>in order to</w:t>
      </w:r>
      <w:proofErr w:type="gramEnd"/>
      <w:r w:rsidR="00A347B0">
        <w:rPr>
          <w:rFonts w:cstheme="minorHAnsi"/>
        </w:rPr>
        <w:t xml:space="preserve"> facilitate researchers being able to estimate the effect sizes for use in sample size planning.</w:t>
      </w:r>
      <w:r w:rsidR="00A347B0" w:rsidRPr="00A347B0">
        <w:rPr>
          <w:rFonts w:cstheme="minorHAnsi"/>
        </w:rPr>
        <w:t xml:space="preserve"> </w:t>
      </w:r>
      <w:r w:rsidR="00A347B0">
        <w:rPr>
          <w:rFonts w:cstheme="minorHAnsi"/>
        </w:rPr>
        <w:t xml:space="preserve">Finally, it briefly discusses one approach to proposing a default variance covariance matrix for use in </w:t>
      </w:r>
      <w:r w:rsidR="00C54CD7">
        <w:rPr>
          <w:rFonts w:cstheme="minorHAnsi"/>
        </w:rPr>
        <w:t xml:space="preserve">power analysis in </w:t>
      </w:r>
      <w:r w:rsidR="00A347B0">
        <w:rPr>
          <w:rFonts w:cstheme="minorHAnsi"/>
        </w:rPr>
        <w:t>more complex ANOVA designs</w:t>
      </w:r>
      <w:r w:rsidR="00C54CD7">
        <w:rPr>
          <w:rFonts w:cstheme="minorHAnsi"/>
        </w:rPr>
        <w:t xml:space="preserve">. </w:t>
      </w:r>
    </w:p>
    <w:p w14:paraId="6532DD9A" w14:textId="197539BA" w:rsidR="00BD6349" w:rsidRPr="009B24C2"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27079987" w14:textId="21F2DF88" w:rsidR="00E142F6" w:rsidRDefault="00BD6349" w:rsidP="004E40C1">
      <w:pPr>
        <w:spacing w:line="360" w:lineRule="auto"/>
        <w:rPr>
          <w:rFonts w:cstheme="minorHAnsi"/>
        </w:rPr>
      </w:pPr>
      <w:r>
        <w:rPr>
          <w:rFonts w:cstheme="minorHAnsi"/>
        </w:rPr>
        <w:t xml:space="preserve">Most standardized effect sizes can be grouped into several different categories. There are effect sizes for group differences, in either between or within </w:t>
      </w:r>
      <w:proofErr w:type="gramStart"/>
      <w:r>
        <w:rPr>
          <w:rFonts w:cstheme="minorHAnsi"/>
        </w:rPr>
        <w:t>subjects</w:t>
      </w:r>
      <w:proofErr w:type="gramEnd"/>
      <w:r>
        <w:rPr>
          <w:rFonts w:cstheme="minorHAnsi"/>
        </w:rPr>
        <w:t xml:space="preserve"> </w:t>
      </w:r>
      <w:r w:rsidR="00E142F6">
        <w:rPr>
          <w:rFonts w:cstheme="minorHAnsi"/>
        </w:rPr>
        <w:t xml:space="preserve">designs. </w:t>
      </w:r>
      <w:r w:rsidR="009B24C2">
        <w:rPr>
          <w:rFonts w:cstheme="minorHAnsi"/>
        </w:rPr>
        <w:t>Categorical</w:t>
      </w:r>
      <w:r w:rsidR="00E142F6">
        <w:rPr>
          <w:rFonts w:cstheme="minorHAnsi"/>
        </w:rPr>
        <w:t>:</w:t>
      </w:r>
    </w:p>
    <w:p w14:paraId="33DA3389" w14:textId="5AD89FCB" w:rsidR="00BD6349" w:rsidRDefault="00044C45" w:rsidP="004E40C1">
      <w:pPr>
        <w:spacing w:line="360" w:lineRule="auto"/>
        <w:rPr>
          <w:rFonts w:cstheme="minorHAnsi"/>
        </w:rPr>
      </w:pPr>
      <w:r>
        <w:rPr>
          <w:rFonts w:cstheme="minorHAnsi"/>
        </w:rPr>
        <w:t xml:space="preserve">Association - </w:t>
      </w:r>
      <w:r w:rsidR="00E142F6">
        <w:rPr>
          <w:rFonts w:cstheme="minorHAnsi"/>
        </w:rPr>
        <w:t xml:space="preserve">ANOVA </w:t>
      </w:r>
      <w:r>
        <w:rPr>
          <w:rFonts w:cstheme="minorHAnsi"/>
        </w:rPr>
        <w:t xml:space="preserve">/ </w:t>
      </w:r>
      <w:r w:rsidR="00E142F6">
        <w:rPr>
          <w:rFonts w:cstheme="minorHAnsi"/>
        </w:rPr>
        <w:t xml:space="preserve">REGRESSION </w:t>
      </w:r>
      <w:r>
        <w:rPr>
          <w:rFonts w:cstheme="minorHAnsi"/>
        </w:rPr>
        <w:t xml:space="preserve">/ </w:t>
      </w:r>
      <w:r w:rsidR="00A17717">
        <w:rPr>
          <w:rFonts w:cstheme="minorHAnsi"/>
        </w:rPr>
        <w:t>Correlations</w:t>
      </w:r>
    </w:p>
    <w:p w14:paraId="68A2DEC0" w14:textId="77777777" w:rsidR="006B1CBF" w:rsidRDefault="006B1CBF" w:rsidP="004E40C1">
      <w:pPr>
        <w:spacing w:line="360" w:lineRule="auto"/>
        <w:rPr>
          <w:rFonts w:cstheme="minorHAnsi"/>
        </w:rPr>
      </w:pPr>
    </w:p>
    <w:p w14:paraId="54F7D2BB" w14:textId="2F0B8966" w:rsidR="00BD6349" w:rsidRPr="006B1CBF" w:rsidRDefault="00E142F6" w:rsidP="004E40C1">
      <w:pPr>
        <w:spacing w:line="360" w:lineRule="auto"/>
        <w:rPr>
          <w:rFonts w:cstheme="minorHAnsi"/>
          <w:b/>
        </w:rPr>
      </w:pPr>
      <w:r w:rsidRPr="006B1CBF">
        <w:rPr>
          <w:rFonts w:cstheme="minorHAnsi"/>
          <w:b/>
        </w:rPr>
        <w:t>Effect sizes for Mean differences</w:t>
      </w:r>
    </w:p>
    <w:p w14:paraId="63489348" w14:textId="2DA641F6"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delta$, 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37148CD2" w14:textId="7AD0D316" w:rsidR="00BD6349" w:rsidRDefault="00BD6349" w:rsidP="004E40C1">
      <w:pPr>
        <w:spacing w:line="360" w:lineRule="auto"/>
        <w:rPr>
          <w:rFonts w:cstheme="minorHAnsi"/>
        </w:rPr>
      </w:pPr>
      <w:r>
        <w:rPr>
          <w:rFonts w:cstheme="minorHAnsi"/>
          <w:noProof/>
        </w:rPr>
        <w:drawing>
          <wp:inline distT="0" distB="0" distL="0" distR="0" wp14:anchorId="4A5BC5E0" wp14:editId="3DC300DC">
            <wp:extent cx="886460" cy="341630"/>
            <wp:effectExtent l="0" t="0" r="8890" b="1270"/>
            <wp:docPr id="4" name="Picture 4" descr="C:\Users\fsingletonthorn\Downloads\CodeCogsEqn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fsingletonthorn\Downloads\CodeCogsEqn (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460" cy="341630"/>
                    </a:xfrm>
                    <a:prstGeom prst="rect">
                      <a:avLst/>
                    </a:prstGeom>
                    <a:noFill/>
                    <a:ln>
                      <a:noFill/>
                    </a:ln>
                  </pic:spPr>
                </pic:pic>
              </a:graphicData>
            </a:graphic>
          </wp:inline>
        </w:drawing>
      </w:r>
      <w:r w:rsidR="00D4466D">
        <w:rPr>
          <w:rFonts w:cstheme="minorHAnsi"/>
        </w:rPr>
        <w:tab/>
      </w:r>
      <w:r w:rsidR="00D4466D">
        <w:rPr>
          <w:rFonts w:cstheme="minorHAnsi"/>
        </w:rPr>
        <w:tab/>
        <w:t xml:space="preserve"> x.1 </w:t>
      </w:r>
    </w:p>
    <w:p w14:paraId="6D73928B" w14:textId="6D0C47FC" w:rsidR="00BD6349" w:rsidRDefault="00BD6349" w:rsidP="004E40C1">
      <w:pPr>
        <w:spacing w:line="360" w:lineRule="auto"/>
        <w:rPr>
          <w:rFonts w:cstheme="minorHAnsi"/>
        </w:rPr>
      </w:pPr>
      <w:r>
        <w:rPr>
          <w:rFonts w:cstheme="minorHAnsi"/>
        </w:rPr>
        <w:t>$</w:t>
      </w:r>
      <w:r w:rsidRPr="00D460F2">
        <w:rPr>
          <w:rFonts w:cstheme="minorHAnsi"/>
        </w:rPr>
        <w:t>d = \</w:t>
      </w:r>
      <w:proofErr w:type="spellStart"/>
      <w:r w:rsidRPr="00D460F2">
        <w:rPr>
          <w:rFonts w:cstheme="minorHAnsi"/>
        </w:rPr>
        <w:t>frac</w:t>
      </w:r>
      <w:proofErr w:type="spellEnd"/>
      <w:r w:rsidRPr="00D460F2">
        <w:rPr>
          <w:rFonts w:cstheme="minorHAnsi"/>
        </w:rPr>
        <w:t>{\bar{x}_1 - \bar{x}_</w:t>
      </w:r>
      <w:proofErr w:type="gramStart"/>
      <w:r>
        <w:rPr>
          <w:rFonts w:cstheme="minorHAnsi"/>
        </w:rPr>
        <w:t>2</w:t>
      </w:r>
      <w:r w:rsidRPr="00D460F2">
        <w:rPr>
          <w:rFonts w:cstheme="minorHAnsi"/>
        </w:rPr>
        <w:t>}{</w:t>
      </w:r>
      <w:proofErr w:type="spellStart"/>
      <w:proofErr w:type="gramEnd"/>
      <w:r w:rsidRPr="00D460F2">
        <w:rPr>
          <w:rFonts w:cstheme="minorHAnsi"/>
        </w:rPr>
        <w:t>s</w:t>
      </w:r>
      <w:r w:rsidR="00D57872">
        <w:rPr>
          <w:rFonts w:cstheme="minorHAnsi"/>
        </w:rPr>
        <w:t>_p</w:t>
      </w:r>
      <w:proofErr w:type="spellEnd"/>
      <w:r w:rsidRPr="00D460F2">
        <w:rPr>
          <w:rFonts w:cstheme="minorHAnsi"/>
        </w:rPr>
        <w:t>}</w:t>
      </w:r>
      <w:r>
        <w:rPr>
          <w:rFonts w:cstheme="minorHAnsi"/>
        </w:rPr>
        <w:t>$</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027D4678" w:rsidR="00BD6349" w:rsidRDefault="00BD6349" w:rsidP="004E40C1">
      <w:pPr>
        <w:spacing w:line="360" w:lineRule="auto"/>
        <w:rPr>
          <w:rFonts w:cstheme="minorHAnsi"/>
        </w:rPr>
      </w:pPr>
      <w:r>
        <w:rPr>
          <w:rFonts w:cstheme="minorHAnsi"/>
        </w:rPr>
        <w:t xml:space="preserve">Where $\bar{x}_1$ is the mean of sample 1, </w:t>
      </w:r>
      <w:proofErr w:type="gramStart"/>
      <w:r>
        <w:rPr>
          <w:rFonts w:cstheme="minorHAnsi"/>
        </w:rPr>
        <w:t>and  $</w:t>
      </w:r>
      <w:proofErr w:type="gramEnd"/>
      <w:r>
        <w:rPr>
          <w:rFonts w:cstheme="minorHAnsi"/>
        </w:rPr>
        <w:t>\bar{x}_2$ is the mean of sample 2, and $s$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0ADB700A" w14:textId="182F8539" w:rsidR="0091026E" w:rsidRDefault="0091026E" w:rsidP="004E40C1">
      <w:pPr>
        <w:spacing w:line="360" w:lineRule="auto"/>
        <w:rPr>
          <w:rFonts w:cstheme="minorHAnsi"/>
        </w:rPr>
      </w:pPr>
      <w:r>
        <w:rPr>
          <w:noProof/>
        </w:rPr>
        <w:drawing>
          <wp:inline distT="0" distB="0" distL="0" distR="0" wp14:anchorId="52A249A8" wp14:editId="70376521">
            <wp:extent cx="2406650" cy="533400"/>
            <wp:effectExtent l="0" t="0" r="0" b="0"/>
            <wp:docPr id="8" name="Picture 8" descr="https://latex.codecogs.com/gif.latex?%24%24s%20%3D%20%5Csqrt%7B%5Cfrac%7B%5Csum%28x_1%20-%20%5Cbar%7Bx%7D_1%29%5E2%20&amp;plus;%20%28x_2%20-%20%5Cbar%7Bx%7D_2%29%5E2%7D%7Bn_1%20&amp;plus;%20n_2%20-%202%7D%7D%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atex.codecogs.com/gif.latex?%24%24s%20%3D%20%5Csqrt%7B%5Cfrac%7B%5Csum%28x_1%20-%20%5Cbar%7Bx%7D_1%29%5E2%20&amp;plus;%20%28x_2%20-%20%5Cbar%7Bx%7D_2%29%5E2%7D%7Bn_1%20&amp;plus;%20n_2%20-%202%7D%7D%2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650" cy="53340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D4466D">
        <w:rPr>
          <w:rFonts w:cstheme="minorHAnsi"/>
        </w:rPr>
        <w:tab/>
        <w:t xml:space="preserve">x.2 </w:t>
      </w:r>
    </w:p>
    <w:p w14:paraId="7046E01A" w14:textId="0C5B7BB2" w:rsidR="0091026E" w:rsidRDefault="0091026E" w:rsidP="004E40C1">
      <w:pPr>
        <w:spacing w:line="360" w:lineRule="auto"/>
        <w:rPr>
          <w:rFonts w:cstheme="minorHAnsi"/>
        </w:rPr>
      </w:pPr>
      <w:r w:rsidRPr="0091026E">
        <w:rPr>
          <w:rFonts w:cstheme="minorHAnsi"/>
        </w:rPr>
        <w:t>$$</w:t>
      </w:r>
      <w:proofErr w:type="spellStart"/>
      <w:r w:rsidRPr="0091026E">
        <w:rPr>
          <w:rFonts w:cstheme="minorHAnsi"/>
        </w:rPr>
        <w:t>s</w:t>
      </w:r>
      <w:r w:rsidR="00D57872">
        <w:rPr>
          <w:rFonts w:cstheme="minorHAnsi"/>
        </w:rPr>
        <w:t>_p</w:t>
      </w:r>
      <w:proofErr w:type="spellEnd"/>
      <w:r w:rsidRPr="0091026E">
        <w:rPr>
          <w:rFonts w:cstheme="minorHAnsi"/>
        </w:rPr>
        <w:t xml:space="preserve"> = \</w:t>
      </w:r>
      <w:proofErr w:type="gramStart"/>
      <w:r w:rsidRPr="0091026E">
        <w:rPr>
          <w:rFonts w:cstheme="minorHAnsi"/>
        </w:rPr>
        <w:t>sqrt{</w:t>
      </w:r>
      <w:proofErr w:type="gramEnd"/>
      <w:r w:rsidRPr="0091026E">
        <w:rPr>
          <w:rFonts w:cstheme="minorHAnsi"/>
        </w:rPr>
        <w:t>\</w:t>
      </w:r>
      <w:proofErr w:type="spellStart"/>
      <w:r w:rsidRPr="0091026E">
        <w:rPr>
          <w:rFonts w:cstheme="minorHAnsi"/>
        </w:rPr>
        <w:t>frac</w:t>
      </w:r>
      <w:proofErr w:type="spellEnd"/>
      <w:r w:rsidRPr="0091026E">
        <w:rPr>
          <w:rFonts w:cstheme="minorHAnsi"/>
        </w:rPr>
        <w:t>{\sum(x_1 - \bar{x}_1)^2 + (</w:t>
      </w:r>
      <w:r w:rsidR="00040E26">
        <w:rPr>
          <w:rFonts w:cstheme="minorHAnsi"/>
        </w:rPr>
        <w:t>x</w:t>
      </w:r>
      <w:r w:rsidRPr="0091026E">
        <w:rPr>
          <w:rFonts w:cstheme="minorHAnsi"/>
        </w:rPr>
        <w:t>_2 - \bar{x}_2)^2}{n_1 + n_2 - 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lastRenderedPageBreak/>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2D91540A" w14:textId="620F1069" w:rsidR="008616A5" w:rsidRPr="008616A5" w:rsidRDefault="008616A5" w:rsidP="008616A5">
      <w:pPr>
        <w:spacing w:line="360" w:lineRule="auto"/>
        <w:rPr>
          <w:rFonts w:eastAsiaTheme="minorEastAsia" w:cstheme="minorHAnsi"/>
        </w:rPr>
      </w:pPr>
      <m:oMath>
        <m:r>
          <m:rPr>
            <m:sty m:val="p"/>
          </m:rPr>
          <w:rPr>
            <w:rFonts w:ascii="Cambria Math" w:hAnsi="Cambria Math" w:cstheme="minorHAnsi"/>
            <w:sz w:val="28"/>
          </w:rPr>
          <m:t>s = </m:t>
        </m:r>
        <m:rad>
          <m:radPr>
            <m:degHide m:val="1"/>
            <m:ctrlPr>
              <w:rPr>
                <w:rFonts w:ascii="Cambria Math" w:hAnsi="Cambria Math" w:cstheme="minorHAnsi"/>
                <w:sz w:val="28"/>
              </w:rPr>
            </m:ctrlPr>
          </m:radPr>
          <m:deg>
            <m:ctrlPr>
              <w:rPr>
                <w:rFonts w:ascii="Cambria Math" w:hAnsi="Cambria Math" w:cstheme="minorHAnsi"/>
                <w:i/>
                <w:sz w:val="28"/>
              </w:rPr>
            </m:ctrlPr>
          </m:deg>
          <m:e>
            <m:f>
              <m:fPr>
                <m:ctrlPr>
                  <w:rPr>
                    <w:rFonts w:ascii="Cambria Math" w:hAnsi="Cambria Math" w:cstheme="minorHAnsi"/>
                    <w:sz w:val="28"/>
                  </w:rPr>
                </m:ctrlPr>
              </m:fPr>
              <m:num>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1</m:t>
                    </m:r>
                  </m:sub>
                  <m:sup>
                    <m:r>
                      <m:rPr>
                        <m:sty m:val="p"/>
                      </m:rPr>
                      <w:rPr>
                        <w:rFonts w:ascii="Cambria Math" w:hAnsi="Cambria Math" w:cstheme="minorHAnsi"/>
                        <w:sz w:val="28"/>
                      </w:rPr>
                      <m:t>2</m:t>
                    </m:r>
                  </m:sup>
                </m:sSubSup>
                <m:r>
                  <m:rPr>
                    <m:sty m:val="p"/>
                  </m:rPr>
                  <w:rPr>
                    <w:rFonts w:ascii="Cambria Math" w:hAnsi="Cambria Math" w:cstheme="minorHAnsi"/>
                    <w:sz w:val="28"/>
                  </w:rPr>
                  <m:t> + </m:t>
                </m:r>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2</m:t>
                    </m:r>
                  </m:sub>
                  <m:sup>
                    <m:r>
                      <m:rPr>
                        <m:sty m:val="p"/>
                      </m:rPr>
                      <w:rPr>
                        <w:rFonts w:ascii="Cambria Math" w:hAnsi="Cambria Math" w:cstheme="minorHAnsi"/>
                        <w:sz w:val="28"/>
                      </w:rPr>
                      <m:t>2</m:t>
                    </m:r>
                  </m:sup>
                </m:sSubSup>
              </m:num>
              <m:den>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 + </m:t>
                </m:r>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 - 2</m:t>
                </m:r>
              </m:den>
            </m:f>
          </m:e>
        </m:rad>
      </m:oMath>
      <w:r>
        <w:rPr>
          <w:rFonts w:eastAsiaTheme="minorEastAsia" w:cstheme="minorHAnsi"/>
        </w:rPr>
        <w:t xml:space="preserve"> </w:t>
      </w:r>
      <w:r>
        <w:rPr>
          <w:rFonts w:eastAsiaTheme="minorEastAsia" w:cstheme="minorHAnsi"/>
        </w:rPr>
        <w:tab/>
      </w:r>
      <w:r w:rsidR="009B24C2">
        <w:rPr>
          <w:rFonts w:eastAsiaTheme="minorEastAsia" w:cstheme="minorHAnsi"/>
        </w:rPr>
        <w:tab/>
      </w:r>
      <w:r>
        <w:rPr>
          <w:rFonts w:eastAsiaTheme="minorEastAsia" w:cstheme="minorHAnsi"/>
        </w:rPr>
        <w:t>(x.3)</w:t>
      </w:r>
    </w:p>
    <w:p w14:paraId="66AE27AA" w14:textId="26BC5E4F" w:rsidR="008616A5" w:rsidRPr="000C617C" w:rsidRDefault="008616A5" w:rsidP="004E40C1">
      <w:pPr>
        <w:spacing w:line="360" w:lineRule="auto"/>
        <w:rPr>
          <w:rFonts w:eastAsiaTheme="minorEastAsia" w:cstheme="minorHAnsi"/>
        </w:rPr>
      </w:pPr>
      <w:r>
        <w:rPr>
          <w:rFonts w:cstheme="minorHAnsi"/>
        </w:rPr>
        <w:t>$$s = \sqrt{</w:t>
      </w:r>
      <w:proofErr w:type="spellStart"/>
      <w:r>
        <w:rPr>
          <w:rFonts w:cstheme="minorHAnsi"/>
        </w:rPr>
        <w:t>frac</w:t>
      </w:r>
      <w:proofErr w:type="spellEnd"/>
      <w:r>
        <w:rPr>
          <w:rFonts w:cstheme="minorHAnsi"/>
        </w:rPr>
        <w:t>{(n_1-</w:t>
      </w:r>
      <w:proofErr w:type="gramStart"/>
      <w:r>
        <w:rPr>
          <w:rFonts w:cstheme="minorHAnsi"/>
        </w:rPr>
        <w:t>1)s</w:t>
      </w:r>
      <w:proofErr w:type="gramEnd"/>
      <w:r>
        <w:rPr>
          <w:rFonts w:cstheme="minorHAnsi"/>
        </w:rPr>
        <w:t>_1^2 + (n_2-1)s_2^2}{n_1 + n_2 - 2}}$$</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753542C6" w14:textId="2D3A7AB7" w:rsidR="008616A5" w:rsidRDefault="0091069C" w:rsidP="004E40C1">
      <w:pPr>
        <w:spacing w:line="360" w:lineRule="auto"/>
        <w:rPr>
          <w:rFonts w:cstheme="minorHAnsi"/>
        </w:rPr>
      </w:pPr>
      <w:r>
        <w:rPr>
          <w:rFonts w:cstheme="minorHAnsi"/>
        </w:rPr>
        <w:t xml:space="preserve">Where </w:t>
      </w:r>
      <w:r w:rsidR="00BD6349">
        <w:rPr>
          <w:rFonts w:cstheme="minorHAnsi"/>
        </w:rPr>
        <w:t>$s</w:t>
      </w:r>
      <w:r w:rsidR="00D57872">
        <w:rPr>
          <w:rFonts w:cstheme="minorHAnsi"/>
        </w:rPr>
        <w:t>_j</w:t>
      </w:r>
      <w:r w:rsidR="00BD6349">
        <w:rPr>
          <w:rFonts w:cstheme="minorHAnsi"/>
        </w:rPr>
        <w:t>^2$ is the sample variance for each group, calculated as</w:t>
      </w:r>
    </w:p>
    <w:p w14:paraId="5154CC81" w14:textId="63D7C43B" w:rsidR="00BD6349" w:rsidRPr="008616A5" w:rsidRDefault="00CC30FB" w:rsidP="004E40C1">
      <w:pPr>
        <w:spacing w:line="360" w:lineRule="auto"/>
        <w:rPr>
          <w:rFonts w:cstheme="minorHAnsi"/>
        </w:rPr>
      </w:pPr>
      <w:r>
        <w:rPr>
          <w:noProof/>
        </w:rPr>
        <w:drawing>
          <wp:inline distT="0" distB="0" distL="0" distR="0" wp14:anchorId="4C329E6D" wp14:editId="78C852AC">
            <wp:extent cx="1955800" cy="486410"/>
            <wp:effectExtent l="0" t="0" r="6350" b="8890"/>
            <wp:docPr id="25" name="Picture 25" descr="https://latex.codecogs.com/gif.latex?s%5E2_j%20%3D%20%5Cfrac%7B1%7D%7Bn_j-1%7D%20%5Cdisplaystyle%5Csum_%7Bi%3D1%7D%5E%7Bn%7D%20%28x_%7Bj%2Ci%7D%20-%20%5Cbar%7Bx%7D_j%29%5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atex.codecogs.com/gif.latex?s%5E2_j%20%3D%20%5Cfrac%7B1%7D%7Bn_j-1%7D%20%5Cdisplaystyle%5Csum_%7Bi%3D1%7D%5E%7Bn%7D%20%28x_%7Bj%2Ci%7D%20-%20%5Cbar%7Bx%7D_j%29%5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800" cy="48641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91026E">
        <w:rPr>
          <w:rFonts w:cstheme="minorHAnsi"/>
        </w:rPr>
        <w:t>4</w:t>
      </w:r>
      <w:r w:rsidR="009B24C2">
        <w:rPr>
          <w:rFonts w:cstheme="minorHAnsi"/>
        </w:rPr>
        <w:t>)</w:t>
      </w:r>
    </w:p>
    <w:p w14:paraId="5452C63F" w14:textId="3363FAC5" w:rsidR="008616A5" w:rsidRDefault="008616A5" w:rsidP="004E40C1">
      <w:pPr>
        <w:spacing w:line="360" w:lineRule="auto"/>
        <w:rPr>
          <w:rFonts w:cstheme="minorHAnsi"/>
        </w:rPr>
      </w:pPr>
      <w:r w:rsidRPr="008616A5">
        <w:rPr>
          <w:rFonts w:cstheme="minorHAnsi"/>
        </w:rPr>
        <w:t>$$s^2_j\ =\ \</w:t>
      </w:r>
      <w:proofErr w:type="spellStart"/>
      <w:r w:rsidRPr="008616A5">
        <w:rPr>
          <w:rFonts w:cstheme="minorHAnsi"/>
        </w:rPr>
        <w:t>frac</w:t>
      </w:r>
      <w:proofErr w:type="spellEnd"/>
      <w:r w:rsidRPr="008616A5">
        <w:rPr>
          <w:rFonts w:cstheme="minorHAnsi"/>
        </w:rPr>
        <w:t>{</w:t>
      </w:r>
      <w:proofErr w:type="gramStart"/>
      <w:r w:rsidRPr="008616A5">
        <w:rPr>
          <w:rFonts w:cstheme="minorHAnsi"/>
        </w:rPr>
        <w:t>1}{</w:t>
      </w:r>
      <w:proofErr w:type="gramEnd"/>
      <w:r w:rsidRPr="008616A5">
        <w:rPr>
          <w:rFonts w:cstheme="minorHAnsi"/>
        </w:rPr>
        <w:t>n_j-1}\ \</w:t>
      </w:r>
      <w:proofErr w:type="spellStart"/>
      <w:r w:rsidRPr="008616A5">
        <w:rPr>
          <w:rFonts w:cstheme="minorHAnsi"/>
        </w:rPr>
        <w:t>displaystyle</w:t>
      </w:r>
      <w:proofErr w:type="spellEnd"/>
      <w:r w:rsidRPr="008616A5">
        <w:rPr>
          <w:rFonts w:cstheme="minorHAnsi"/>
        </w:rPr>
        <w:t>\sum_{</w:t>
      </w:r>
      <w:proofErr w:type="spellStart"/>
      <w:r w:rsidRPr="008616A5">
        <w:rPr>
          <w:rFonts w:cstheme="minorHAnsi"/>
        </w:rPr>
        <w:t>i</w:t>
      </w:r>
      <w:proofErr w:type="spellEnd"/>
      <w:r w:rsidRPr="008616A5">
        <w:rPr>
          <w:rFonts w:cstheme="minorHAnsi"/>
        </w:rPr>
        <w:t>=1}^{n}\ (x_{</w:t>
      </w:r>
      <w:proofErr w:type="spellStart"/>
      <w:r w:rsidRPr="008616A5">
        <w:rPr>
          <w:rFonts w:cstheme="minorHAnsi"/>
        </w:rPr>
        <w:t>j,i</w:t>
      </w:r>
      <w:proofErr w:type="spellEnd"/>
      <w:r w:rsidRPr="008616A5">
        <w:rPr>
          <w:rFonts w:cstheme="minorHAnsi"/>
        </w:rPr>
        <w:t>}\ -\ \bar{x}_j)^2$$</w:t>
      </w:r>
    </w:p>
    <w:p w14:paraId="2C09A7FB" w14:textId="376F5992" w:rsidR="0091069C" w:rsidRDefault="00C67A45" w:rsidP="004E40C1">
      <w:pPr>
        <w:spacing w:line="360" w:lineRule="auto"/>
        <w:rPr>
          <w:rFonts w:cstheme="minorHAnsi"/>
        </w:rPr>
      </w:pPr>
      <w:r>
        <w:rPr>
          <w:rFonts w:cstheme="minorHAnsi"/>
        </w:rPr>
        <w:t xml:space="preserve">The </w:t>
      </w:r>
      <w:r w:rsidR="00CC30FB">
        <w:rPr>
          <w:rFonts w:cstheme="minorHAnsi"/>
        </w:rPr>
        <w:t xml:space="preserve">j subscript indicating the group. </w:t>
      </w:r>
    </w:p>
    <w:p w14:paraId="5AC5806F" w14:textId="22E4193D" w:rsidR="00BF41D0" w:rsidRDefault="0020507C" w:rsidP="004E40C1">
      <w:pPr>
        <w:spacing w:line="360" w:lineRule="auto"/>
        <w:rPr>
          <w:rFonts w:cstheme="minorHAnsi"/>
        </w:rPr>
      </w:pPr>
      <w:r>
        <w:rPr>
          <w:rFonts w:cstheme="minorHAnsi"/>
        </w:rPr>
        <w:t>The</w:t>
      </w:r>
      <w:r w:rsidR="005736F3">
        <w:rPr>
          <w:rFonts w:cstheme="minorHAnsi"/>
        </w:rPr>
        <w:t xml:space="preserve"> pooled standard deviation (i.e., “s”) </w:t>
      </w:r>
      <w:r>
        <w:rPr>
          <w:rFonts w:cstheme="minorHAnsi"/>
        </w:rPr>
        <w:t>sh</w:t>
      </w:r>
      <w:r w:rsidR="004C0244">
        <w:rPr>
          <w:rFonts w:cstheme="minorHAnsi"/>
        </w:rPr>
        <w:t>ould be calculated for populations (i.e., if the entire population ha</w:t>
      </w:r>
      <w:r>
        <w:rPr>
          <w:rFonts w:cstheme="minorHAnsi"/>
        </w:rPr>
        <w:t>s</w:t>
      </w:r>
      <w:r w:rsidR="004C0244">
        <w:rPr>
          <w:rFonts w:cstheme="minorHAnsi"/>
        </w:rPr>
        <w:t xml:space="preserve"> been sampled)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xml:space="preserve">, without Bessel’s correction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r w:rsidR="00EC6076">
        <w:rPr>
          <w:rFonts w:cstheme="minorHAnsi"/>
        </w:rPr>
        <w:t xml:space="preserve"> Terminology</w:t>
      </w:r>
      <w:r w:rsidR="00EB2E41">
        <w:rPr>
          <w:rFonts w:cstheme="minorHAnsi"/>
        </w:rPr>
        <w:t xml:space="preserve"> around these effect sizes</w:t>
      </w:r>
      <w:r w:rsidR="00EC6076">
        <w:rPr>
          <w:rFonts w:cstheme="minorHAnsi"/>
        </w:rPr>
        <w:t xml:space="preserve"> is remarkably inconsistent, </w:t>
      </w:r>
      <w:r w:rsidR="00892C40">
        <w:rPr>
          <w:rFonts w:cstheme="minorHAnsi"/>
        </w:rPr>
        <w:t xml:space="preserve">and </w:t>
      </w:r>
      <w:r w:rsidR="00EC6076">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sidR="00EC6076">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C6076">
        <w:rPr>
          <w:rFonts w:cstheme="minorHAnsi"/>
        </w:rPr>
        <w:t>)</w:t>
      </w:r>
      <w:r w:rsidR="00CA753F">
        <w:rPr>
          <w:rFonts w:cstheme="minorHAnsi"/>
        </w:rPr>
        <w:t xml:space="preserve">. However, as Cohen outlined both estimators (e.g., Cohen, 1977) before Hedges (1981), and as the population version is rarely applicable, I use Cohen’s </w:t>
      </w:r>
      <w:r w:rsidR="00CA753F" w:rsidRPr="00892C40">
        <w:rPr>
          <w:rFonts w:cstheme="minorHAnsi"/>
          <w:i/>
        </w:rPr>
        <w:t>d</w:t>
      </w:r>
      <w:r w:rsidR="00CA753F">
        <w:rPr>
          <w:rFonts w:cstheme="minorHAnsi"/>
        </w:rPr>
        <w:t xml:space="preserve"> to refer to the estimator outlined in equations x.1 to x.4. </w:t>
      </w:r>
      <w:r>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sidR="00EC6076">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7AFF3D51" w14:textId="05041604" w:rsidR="008616A5" w:rsidRPr="008616A5" w:rsidRDefault="00964CD6" w:rsidP="004E40C1">
      <w:pPr>
        <w:spacing w:line="360" w:lineRule="auto"/>
        <w:rPr>
          <w:rFonts w:cstheme="minorHAnsi"/>
          <w:sz w:val="28"/>
        </w:rPr>
      </w:pPr>
      <w:r>
        <w:rPr>
          <w:noProof/>
        </w:rPr>
        <w:drawing>
          <wp:inline distT="0" distB="0" distL="0" distR="0" wp14:anchorId="08CD5B7E" wp14:editId="006D069D">
            <wp:extent cx="2866349" cy="697692"/>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3536" cy="718914"/>
                    </a:xfrm>
                    <a:prstGeom prst="rect">
                      <a:avLst/>
                    </a:prstGeom>
                  </pic:spPr>
                </pic:pic>
              </a:graphicData>
            </a:graphic>
          </wp:inline>
        </w:drawing>
      </w:r>
      <w:r w:rsidR="008616A5" w:rsidRPr="009B24C2">
        <w:rPr>
          <w:rFonts w:eastAsiaTheme="minorEastAsia" w:cstheme="minorHAnsi"/>
        </w:rPr>
        <w:t>(x.5)</w:t>
      </w:r>
    </w:p>
    <w:p w14:paraId="0D77E586" w14:textId="4601C3A7" w:rsidR="00BF41D0" w:rsidRDefault="00BF41D0" w:rsidP="004E40C1">
      <w:pPr>
        <w:spacing w:line="360" w:lineRule="auto"/>
        <w:rPr>
          <w:rFonts w:cstheme="minorHAnsi"/>
        </w:rPr>
      </w:pPr>
      <w:r w:rsidRPr="00BF41D0">
        <w:rPr>
          <w:rFonts w:cstheme="minorHAnsi"/>
        </w:rPr>
        <w:lastRenderedPageBreak/>
        <w:t>$$g = d * (\</w:t>
      </w:r>
      <w:proofErr w:type="spellStart"/>
      <w:r w:rsidRPr="00BF41D0">
        <w:rPr>
          <w:rFonts w:cstheme="minorHAnsi"/>
        </w:rPr>
        <w:t>frac</w:t>
      </w:r>
      <w:proofErr w:type="spellEnd"/>
      <w:r w:rsidRPr="00BF41D0">
        <w:rPr>
          <w:rFonts w:cstheme="minorHAnsi"/>
        </w:rPr>
        <w:t>{\Gamma(</w:t>
      </w:r>
      <w:proofErr w:type="spellStart"/>
      <w:r w:rsidRPr="00BF41D0">
        <w:rPr>
          <w:rFonts w:cstheme="minorHAnsi"/>
        </w:rPr>
        <w:t>df</w:t>
      </w:r>
      <w:proofErr w:type="spellEnd"/>
      <w:r w:rsidRPr="00BF41D0">
        <w:rPr>
          <w:rFonts w:cstheme="minorHAnsi"/>
        </w:rPr>
        <w:t>/2</w:t>
      </w:r>
      <w:proofErr w:type="gramStart"/>
      <w:r w:rsidRPr="00BF41D0">
        <w:rPr>
          <w:rFonts w:cstheme="minorHAnsi"/>
        </w:rPr>
        <w:t>)}{</w:t>
      </w:r>
      <w:proofErr w:type="gramEnd"/>
      <w:r w:rsidRPr="00BF41D0">
        <w:rPr>
          <w:rFonts w:cstheme="minorHAnsi"/>
        </w:rPr>
        <w:t>\sqrt{</w:t>
      </w:r>
      <w:proofErr w:type="spellStart"/>
      <w:r w:rsidRPr="00BF41D0">
        <w:rPr>
          <w:rFonts w:cstheme="minorHAnsi"/>
        </w:rPr>
        <w:t>df</w:t>
      </w:r>
      <w:proofErr w:type="spellEnd"/>
      <w:r w:rsidRPr="00BF41D0">
        <w:rPr>
          <w:rFonts w:cstheme="minorHAnsi"/>
        </w:rPr>
        <w:t>/2 \,}\,\Gamma((df-1)/2)})$$</w:t>
      </w:r>
    </w:p>
    <w:p w14:paraId="44F36722" w14:textId="7BD81D98" w:rsidR="008874B5"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w:r w:rsidR="00CF5577">
        <w:rPr>
          <w:rFonts w:cstheme="minorHAnsi"/>
        </w:rPr>
        <w:t>$\Gamma</w:t>
      </w:r>
      <w:r w:rsidR="00C67A45">
        <w:rPr>
          <w:rFonts w:cstheme="minorHAnsi"/>
        </w:rPr>
        <w:t>(x)</w:t>
      </w:r>
      <w:r w:rsidR="00CF5577">
        <w:rPr>
          <w:rFonts w:cstheme="minorHAnsi"/>
        </w:rPr>
        <w:t>$</w:t>
      </w:r>
      <w:r w:rsidRPr="00BF41D0">
        <w:rPr>
          <w:rFonts w:cstheme="minorHAnsi"/>
        </w:rPr>
        <w:t xml:space="preserve"> is the gamma function</w:t>
      </w:r>
      <w:r w:rsidR="00C67A45">
        <w:rPr>
          <w:rFonts w:cstheme="minorHAnsi"/>
        </w:rPr>
        <w:t>.</w:t>
      </w:r>
      <w:r w:rsidR="008874B5">
        <w:rPr>
          <w:rFonts w:cstheme="minorHAnsi"/>
        </w:rPr>
        <w:t xml:space="preserve"> </w:t>
      </w:r>
    </w:p>
    <w:p w14:paraId="63DB0472" w14:textId="2CA805CD" w:rsidR="00BF41D0" w:rsidRPr="00BF41D0" w:rsidRDefault="00BF41D0" w:rsidP="004E40C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sidR="008874B5">
        <w:rPr>
          <w:rFonts w:cstheme="minorHAnsi"/>
        </w:rPr>
        <w:t xml:space="preserve">. </w:t>
      </w:r>
    </w:p>
    <w:p w14:paraId="4C5528F1" w14:textId="133907DE" w:rsidR="00BF41D0" w:rsidRDefault="00BF41D0" w:rsidP="00C67A45">
      <w:pPr>
        <w:spacing w:line="360" w:lineRule="auto"/>
        <w:rPr>
          <w:rFonts w:cstheme="minorHAnsi"/>
        </w:rPr>
      </w:pP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t>
      </w:r>
      <w:r w:rsidR="008874B5">
        <w:rPr>
          <w:rFonts w:cstheme="minorHAnsi"/>
        </w:rPr>
        <w:t xml:space="preserve">extremely </w:t>
      </w:r>
      <w:r>
        <w:rPr>
          <w:rFonts w:cstheme="minorHAnsi"/>
        </w:rPr>
        <w:t>well in most scenarios</w:t>
      </w:r>
      <w:r w:rsidR="004B2C42">
        <w:rPr>
          <w:rFonts w:cstheme="minorHAnsi"/>
        </w:rPr>
        <w:t xml:space="preserve">. </w:t>
      </w:r>
      <w:r w:rsidR="00C67A45">
        <w:rPr>
          <w:rFonts w:cstheme="minorHAnsi"/>
        </w:rPr>
        <w:t>The expectation of $g^</w:t>
      </w:r>
      <w:r w:rsidR="00C67A45" w:rsidRPr="00C67A45">
        <w:rPr>
          <w:rFonts w:cstheme="minorHAnsi"/>
        </w:rPr>
        <w:t>*$</w:t>
      </w:r>
      <w:r w:rsidR="00C67A45">
        <w:rPr>
          <w:rFonts w:cstheme="minorHAnsi"/>
        </w:rPr>
        <w:t xml:space="preserve"> is accurate to within .00033 when the degrees of freedom are greater than 10, and has a maximum error of .007 </w:t>
      </w:r>
      <w:r w:rsidR="006C383A">
        <w:rPr>
          <w:rFonts w:cstheme="minorHAnsi"/>
        </w:rPr>
        <w:t>when there are</w:t>
      </w:r>
      <w:r w:rsidR="00C67A45">
        <w:rPr>
          <w:rFonts w:cstheme="minorHAnsi"/>
        </w:rPr>
        <w:t xml:space="preserve"> 2 degrees of freedom </w:t>
      </w:r>
      <w:r w:rsidR="00C67A45">
        <w:rPr>
          <w:rFonts w:cstheme="minorHAnsi"/>
        </w:rPr>
        <w:fldChar w:fldCharType="begin"/>
      </w:r>
      <w:r w:rsidR="00C67A45">
        <w:rPr>
          <w:rFonts w:cstheme="minorHAnsi"/>
        </w:rPr>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C67A45">
        <w:rPr>
          <w:rFonts w:cstheme="minorHAnsi"/>
        </w:rPr>
        <w:fldChar w:fldCharType="separate"/>
      </w:r>
      <w:r w:rsidR="00C67A45">
        <w:rPr>
          <w:rFonts w:cstheme="minorHAnsi"/>
          <w:noProof/>
        </w:rPr>
        <w:t>(Hedges, 1981)</w:t>
      </w:r>
      <w:r w:rsidR="00C67A45">
        <w:rPr>
          <w:rFonts w:cstheme="minorHAnsi"/>
        </w:rPr>
        <w:fldChar w:fldCharType="end"/>
      </w:r>
      <w:r>
        <w:rPr>
          <w:rFonts w:cstheme="minorHAnsi"/>
        </w:rPr>
        <w:t xml:space="preserve"> Hedges (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0F37A911" w14:textId="726413BB" w:rsidR="00BD6349" w:rsidRDefault="0082198A" w:rsidP="004E40C1">
      <w:pPr>
        <w:spacing w:line="360" w:lineRule="auto"/>
        <w:rPr>
          <w:rFonts w:cstheme="minorHAnsi"/>
        </w:rPr>
      </w:pPr>
      <w:r>
        <w:rPr>
          <w:noProof/>
        </w:rPr>
        <w:drawing>
          <wp:inline distT="0" distB="0" distL="0" distR="0" wp14:anchorId="72FAE135" wp14:editId="60E17B0C">
            <wp:extent cx="2017117" cy="603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ackgroundRemoval t="10000" b="90000" l="7664" r="93458">
                                  <a14:foregroundMark x1="10467" y1="49375" x2="10467" y2="49375"/>
                                  <a14:foregroundMark x1="11402" y1="41875" x2="11402" y2="41875"/>
                                  <a14:foregroundMark x1="14953" y1="41875" x2="14206" y2="38125"/>
                                  <a14:foregroundMark x1="28224" y1="55000" x2="28598" y2="36875"/>
                                  <a14:foregroundMark x1="34393" y1="44375" x2="32897" y2="46250"/>
                                  <a14:foregroundMark x1="42617" y1="38125" x2="42243" y2="64375"/>
                                  <a14:foregroundMark x1="40561" y1="36875" x2="39626" y2="68125"/>
                                  <a14:foregroundMark x1="44860" y1="50000" x2="69720" y2="57500"/>
                                  <a14:foregroundMark x1="69720" y1="57500" x2="93458" y2="46875"/>
                                  <a14:foregroundMark x1="93458" y1="46875" x2="79252" y2="51875"/>
                                  <a14:foregroundMark x1="56449" y1="34375" x2="71028" y2="24375"/>
                                  <a14:foregroundMark x1="87477" y1="39375" x2="77757" y2="78125"/>
                                  <a14:foregroundMark x1="74579" y1="41250" x2="67850" y2="31250"/>
                                  <a14:foregroundMark x1="33084" y1="35000" x2="28972" y2="56250"/>
                                  <a14:foregroundMark x1="29533" y1="48125" x2="9346" y2="48125"/>
                                  <a14:foregroundMark x1="13645" y1="52500" x2="7664" y2="62500"/>
                                  <a14:foregroundMark x1="8972" y1="50625" x2="13271" y2="38125"/>
                                  <a14:foregroundMark x1="15514" y1="42500" x2="14206" y2="39375"/>
                                  <a14:foregroundMark x1="59813" y1="62500" x2="69533" y2="56875"/>
                                  <a14:foregroundMark x1="69346" y1="61250" x2="67664" y2="61875"/>
                                  <a14:foregroundMark x1="68972" y1="76250" x2="70467" y2="55625"/>
                                  <a14:foregroundMark x1="69907" y1="78125" x2="83364" y2="65625"/>
                                  <a14:foregroundMark x1="83738" y1="68750" x2="85047" y2="53125"/>
                                  <a14:foregroundMark x1="46355" y1="46250" x2="56449" y2="48125"/>
                                  <a14:foregroundMark x1="39626" y1="38125" x2="38879" y2="54375"/>
                                  <a14:foregroundMark x1="33084" y1="48750" x2="33645" y2="50000"/>
                                  <a14:foregroundMark x1="34206" y1="46875" x2="32150" y2="51875"/>
                                  <a14:foregroundMark x1="19813" y1="51875" x2="16449" y2="38125"/>
                                </a14:backgroundRemoval>
                              </a14:imgEffect>
                            </a14:imgLayer>
                          </a14:imgProps>
                        </a:ext>
                      </a:extLst>
                    </a:blip>
                    <a:stretch>
                      <a:fillRect/>
                    </a:stretch>
                  </pic:blipFill>
                  <pic:spPr>
                    <a:xfrm>
                      <a:off x="0" y="0"/>
                      <a:ext cx="2041305" cy="610484"/>
                    </a:xfrm>
                    <a:prstGeom prst="rect">
                      <a:avLst/>
                    </a:prstGeom>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C67A45">
        <w:rPr>
          <w:rFonts w:cstheme="minorHAnsi"/>
        </w:rPr>
        <w:t>6</w:t>
      </w:r>
      <w:r w:rsidR="009B24C2">
        <w:rPr>
          <w:rFonts w:cstheme="minorHAnsi"/>
        </w:rPr>
        <w:t>)</w:t>
      </w:r>
    </w:p>
    <w:p w14:paraId="1D76348E" w14:textId="30A7AA68" w:rsidR="00BC251A" w:rsidRDefault="0082198A" w:rsidP="004E40C1">
      <w:pPr>
        <w:spacing w:line="360" w:lineRule="auto"/>
        <w:rPr>
          <w:rFonts w:cstheme="minorHAnsi"/>
        </w:rPr>
      </w:pPr>
      <w:r>
        <w:rPr>
          <w:rFonts w:cstheme="minorHAnsi"/>
        </w:rPr>
        <w:t>$$</w:t>
      </w:r>
      <w:r w:rsidR="00BD6349" w:rsidRPr="00063DE3">
        <w:rPr>
          <w:rFonts w:cstheme="minorHAnsi"/>
        </w:rPr>
        <w:t xml:space="preserve">g^* = </w:t>
      </w:r>
      <w:r w:rsidR="00BD6349">
        <w:rPr>
          <w:rFonts w:cstheme="minorHAnsi"/>
        </w:rPr>
        <w:t>d</w:t>
      </w:r>
      <w:r>
        <w:rPr>
          <w:rFonts w:cstheme="minorHAnsi"/>
        </w:rPr>
        <w:t>*</w:t>
      </w:r>
      <w:r w:rsidR="00BD6349" w:rsidRPr="00063DE3">
        <w:rPr>
          <w:rFonts w:cstheme="minorHAnsi"/>
        </w:rPr>
        <w:t>(1 - \</w:t>
      </w:r>
      <w:proofErr w:type="spellStart"/>
      <w:r w:rsidR="00BD6349" w:rsidRPr="00063DE3">
        <w:rPr>
          <w:rFonts w:cstheme="minorHAnsi"/>
        </w:rPr>
        <w:t>frac</w:t>
      </w:r>
      <w:proofErr w:type="spellEnd"/>
      <w:r w:rsidR="00BD6349" w:rsidRPr="00063DE3">
        <w:rPr>
          <w:rFonts w:cstheme="minorHAnsi"/>
        </w:rPr>
        <w:t>{</w:t>
      </w:r>
      <w:proofErr w:type="gramStart"/>
      <w:r w:rsidR="00BD6349" w:rsidRPr="00063DE3">
        <w:rPr>
          <w:rFonts w:cstheme="minorHAnsi"/>
        </w:rPr>
        <w:t>3}{</w:t>
      </w:r>
      <w:proofErr w:type="gramEnd"/>
      <w:r w:rsidR="00BD6349" w:rsidRPr="00063DE3">
        <w:rPr>
          <w:rFonts w:cstheme="minorHAnsi"/>
        </w:rPr>
        <w:t>4</w:t>
      </w:r>
      <w:r>
        <w:rPr>
          <w:rFonts w:cstheme="minorHAnsi"/>
        </w:rPr>
        <w:t>(</w:t>
      </w:r>
      <w:proofErr w:type="spellStart"/>
      <w:r>
        <w:rPr>
          <w:rFonts w:cstheme="minorHAnsi"/>
        </w:rPr>
        <w:t>df</w:t>
      </w:r>
      <w:proofErr w:type="spellEnd"/>
      <w:r>
        <w:rPr>
          <w:rFonts w:cstheme="minorHAnsi"/>
        </w:rPr>
        <w:t>)</w:t>
      </w:r>
      <w:r w:rsidR="00BD6349" w:rsidRPr="00063DE3">
        <w:rPr>
          <w:rFonts w:cstheme="minorHAnsi"/>
        </w:rPr>
        <w:t>-1})</w:t>
      </w:r>
      <w:r>
        <w:rPr>
          <w:rFonts w:cstheme="minorHAnsi"/>
        </w:rPr>
        <w:t>$$</w:t>
      </w:r>
    </w:p>
    <w:p w14:paraId="20D8AA5F" w14:textId="584C7A80" w:rsidR="00BD6349" w:rsidRDefault="00BF41D0" w:rsidP="004E40C1">
      <w:pPr>
        <w:spacing w:line="360" w:lineRule="auto"/>
        <w:rPr>
          <w:rFonts w:cstheme="minorHAnsi"/>
        </w:rPr>
      </w:pPr>
      <w:r w:rsidRPr="00BF41D0">
        <w:rPr>
          <w:rFonts w:cstheme="minorHAnsi"/>
        </w:rPr>
        <w:t xml:space="preserve">Where </w:t>
      </w:r>
      <w:r>
        <w:rPr>
          <w:rFonts w:cstheme="minorHAnsi"/>
        </w:rPr>
        <w:t>$</w:t>
      </w:r>
      <w:proofErr w:type="spellStart"/>
      <w:r w:rsidRPr="00BF41D0">
        <w:rPr>
          <w:rFonts w:cstheme="minorHAnsi"/>
        </w:rPr>
        <w:t>df</w:t>
      </w:r>
      <w:proofErr w:type="spellEnd"/>
      <w:r w:rsidRPr="00BF41D0">
        <w:rPr>
          <w:rFonts w:cstheme="minorHAnsi"/>
        </w:rPr>
        <w:t>=n1+n2−2</w:t>
      </w:r>
      <w:r>
        <w:rPr>
          <w:rFonts w:cstheme="minorHAnsi"/>
        </w:rPr>
        <w:t>$</w:t>
      </w:r>
      <w:r w:rsidRPr="00BF41D0">
        <w:rPr>
          <w:rFonts w:cstheme="minorHAnsi"/>
        </w:rPr>
        <w:t xml:space="preserve"> 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3E15E66C" w:rsidR="007F68CB" w:rsidRDefault="004C0244" w:rsidP="00D03DFA">
      <w:pPr>
        <w:spacing w:line="360" w:lineRule="auto"/>
      </w:pPr>
      <w:r>
        <w:t xml:space="preserve">People </w:t>
      </w:r>
      <w:r w:rsidR="00C67A45">
        <w:t>commonly</w:t>
      </w:r>
      <w:r>
        <w:t xml:space="preserve"> refer to </w:t>
      </w:r>
      <w:r w:rsidR="00C67A45">
        <w:t>$d$, $g$ and $g^*$</w:t>
      </w:r>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Delta$ based on a literature that uses the biased estimator. </w:t>
      </w:r>
      <w:r w:rsidR="007F68CB">
        <w:t>P</w:t>
      </w:r>
      <w:r w:rsidR="00EB2E41">
        <w:t>ractically,</w:t>
      </w:r>
      <w:r w:rsidR="006C383A">
        <w:t xml:space="preserve"> for the purposes of developing </w:t>
      </w:r>
      <w:r w:rsidR="00520358">
        <w:t>summary effect size estimates,</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in papers.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5A8B4A18" w14:textId="0497CA4C" w:rsidR="000720F1"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 xml:space="preserve">t tests using the formula </w:t>
      </w:r>
    </w:p>
    <w:p w14:paraId="1C10C028" w14:textId="27B2CA40" w:rsidR="00F156AF" w:rsidRDefault="00F156AF" w:rsidP="00D03DFA">
      <w:pPr>
        <w:spacing w:line="360" w:lineRule="auto"/>
      </w:pPr>
      <w:r>
        <w:rPr>
          <w:noProof/>
        </w:rPr>
        <w:lastRenderedPageBreak/>
        <w:drawing>
          <wp:inline distT="0" distB="0" distL="0" distR="0" wp14:anchorId="1105B8CB" wp14:editId="47DF13BF">
            <wp:extent cx="1707639" cy="761119"/>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132" cy="772482"/>
                    </a:xfrm>
                    <a:prstGeom prst="rect">
                      <a:avLst/>
                    </a:prstGeom>
                  </pic:spPr>
                </pic:pic>
              </a:graphicData>
            </a:graphic>
          </wp:inline>
        </w:drawing>
      </w:r>
    </w:p>
    <w:p w14:paraId="30BB05F8" w14:textId="14EC1BA0" w:rsidR="0075153C" w:rsidRDefault="0075153C" w:rsidP="00D03DFA">
      <w:pPr>
        <w:spacing w:line="360" w:lineRule="auto"/>
      </w:pPr>
      <w:r>
        <w:t>$$</w:t>
      </w:r>
      <w:r w:rsidR="00F156AF" w:rsidRPr="00F156AF">
        <w:t>d = t\sqrt{\</w:t>
      </w:r>
      <w:proofErr w:type="spellStart"/>
      <w:r w:rsidR="00F156AF" w:rsidRPr="00F156AF">
        <w:t>frac</w:t>
      </w:r>
      <w:proofErr w:type="spellEnd"/>
      <w:r w:rsidR="00F156AF" w:rsidRPr="00F156AF">
        <w:t>{</w:t>
      </w:r>
      <w:proofErr w:type="gramStart"/>
      <w:r w:rsidR="00F156AF" w:rsidRPr="00F156AF">
        <w:t>1}{</w:t>
      </w:r>
      <w:proofErr w:type="gramEnd"/>
      <w:r w:rsidR="00F156AF" w:rsidRPr="00F156AF">
        <w:t>n_1}+\</w:t>
      </w:r>
      <w:proofErr w:type="spellStart"/>
      <w:r w:rsidR="00F156AF" w:rsidRPr="00F156AF">
        <w:t>frac</w:t>
      </w:r>
      <w:proofErr w:type="spellEnd"/>
      <w:r w:rsidR="00F156AF" w:rsidRPr="00F156AF">
        <w:t>{1}{n_2}}</w:t>
      </w:r>
      <w:r w:rsidR="00F156AF">
        <w:t xml:space="preserve"> </w:t>
      </w:r>
      <w:r>
        <w:t>$$</w:t>
      </w:r>
    </w:p>
    <w:p w14:paraId="40EC8511" w14:textId="6E1549AA" w:rsidR="0058059A" w:rsidRDefault="0058059A" w:rsidP="00D03DFA">
      <w:pPr>
        <w:spacing w:line="360" w:lineRule="auto"/>
      </w:pP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1518E3A6" w14:textId="3C2739E3" w:rsidR="0075153C" w:rsidRPr="0075153C" w:rsidRDefault="0075153C" w:rsidP="00D03DFA">
      <w:pPr>
        <w:spacing w:line="360" w:lineRule="auto"/>
      </w:pPr>
      <w:r>
        <w:t xml:space="preserve">Where $n_1$ and $n_2$ are the sample sizes for groups 1 and two respectively, and </w:t>
      </w:r>
      <w:r w:rsidRPr="0075153C">
        <w:rPr>
          <w:i/>
        </w:rPr>
        <w:t>t</w:t>
      </w:r>
      <w:r>
        <w:t xml:space="preserve"> is the result of an independent samples t test. </w:t>
      </w:r>
    </w:p>
    <w:p w14:paraId="191077B4" w14:textId="67A5DF41" w:rsidR="00EB2E41" w:rsidRDefault="0082032A" w:rsidP="00D03DFA">
      <w:pPr>
        <w:spacing w:line="360" w:lineRule="auto"/>
      </w:pPr>
      <w:r>
        <w:rPr>
          <w:noProof/>
        </w:rPr>
        <w:drawing>
          <wp:inline distT="0" distB="0" distL="0" distR="0" wp14:anchorId="6172A8FD" wp14:editId="5861743F">
            <wp:extent cx="1762640" cy="856259"/>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69" cy="865163"/>
                    </a:xfrm>
                    <a:prstGeom prst="rect">
                      <a:avLst/>
                    </a:prstGeom>
                  </pic:spPr>
                </pic:pic>
              </a:graphicData>
            </a:graphic>
          </wp:inline>
        </w:drawing>
      </w:r>
    </w:p>
    <w:p w14:paraId="2D1543A5" w14:textId="14A36A78" w:rsidR="0075153C" w:rsidRPr="0020507C" w:rsidRDefault="0075153C" w:rsidP="0075153C">
      <w:pPr>
        <w:spacing w:line="360" w:lineRule="auto"/>
      </w:pPr>
      <w:r>
        <w:t>$$d=\</w:t>
      </w:r>
      <w:proofErr w:type="spellStart"/>
      <w:r>
        <w:t>frac</w:t>
      </w:r>
      <w:proofErr w:type="spellEnd"/>
      <w:r>
        <w:t>{2</w:t>
      </w:r>
      <w:proofErr w:type="gramStart"/>
      <w:r>
        <w:t>t}{</w:t>
      </w:r>
      <w:proofErr w:type="gramEnd"/>
      <w:r>
        <w:t>\sqrt{</w:t>
      </w:r>
      <w:r w:rsidR="0082032A">
        <w:t>N - 2</w:t>
      </w:r>
      <w:r>
        <w:t>}}$$</w:t>
      </w:r>
    </w:p>
    <w:p w14:paraId="38D4CAFF" w14:textId="6FDCD6AA" w:rsidR="00EB2E41" w:rsidRDefault="0075153C" w:rsidP="00D03DFA">
      <w:pPr>
        <w:spacing w:line="360" w:lineRule="auto"/>
      </w:pP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65372FFB" w14:textId="3589CA13" w:rsidR="00EB2E41" w:rsidRDefault="0075153C" w:rsidP="0075153C">
      <w:pPr>
        <w:spacing w:line="360" w:lineRule="auto"/>
      </w:pPr>
      <w:r>
        <w:t xml:space="preserve">Which is correct if the groups are </w:t>
      </w:r>
      <w:proofErr w:type="gramStart"/>
      <w:r>
        <w:t>equal, and</w:t>
      </w:r>
      <w:proofErr w:type="gramEnd"/>
      <w:r>
        <w:t xml:space="preserve"> will be an underestimate if the groups are unequal. However, although</w:t>
      </w:r>
      <w:r w:rsidR="00EB2E41" w:rsidRPr="00EB2E41">
        <w:t xml:space="preserve"> </w:t>
      </w:r>
      <w:r>
        <w:t>even if the</w:t>
      </w:r>
      <w:r w:rsidR="00EB2E41" w:rsidRPr="00EB2E41">
        <w:t xml:space="preserve"> </w:t>
      </w:r>
      <w:r>
        <w:t>ratio of samples sizes in each group is as extreme as</w:t>
      </w:r>
      <w:r w:rsidR="00EB2E41" w:rsidRPr="00EB2E41">
        <w:t xml:space="preserve"> 70</w:t>
      </w:r>
      <w:r>
        <w:t>/</w:t>
      </w:r>
      <w:r w:rsidR="00EB2E41" w:rsidRPr="00EB2E41">
        <w:t xml:space="preserve">30 the underestimation </w:t>
      </w:r>
      <w:r>
        <w:t>will be</w:t>
      </w:r>
      <w:r w:rsidR="00EB2E41" w:rsidRPr="00EB2E41">
        <w:t xml:space="preserve"> less </w:t>
      </w:r>
      <w:r>
        <w:t>no more than</w:t>
      </w:r>
      <w:r w:rsidR="00EB2E41" w:rsidRPr="00EB2E41">
        <w:t xml:space="preserve"> 8%</w:t>
      </w:r>
      <w:r>
        <w:t xml:space="preserve"> </w:t>
      </w:r>
      <w:r w:rsidR="0058059A">
        <w:fldChar w:fldCharType="begin"/>
      </w:r>
      <w:r w:rsidR="0058059A">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58059A">
        <w:fldChar w:fldCharType="separate"/>
      </w:r>
      <w:r w:rsidR="0058059A">
        <w:rPr>
          <w:noProof/>
        </w:rPr>
        <w:t>(Rosenthal, 1991)</w:t>
      </w:r>
      <w:r w:rsidR="0058059A">
        <w:fldChar w:fldCharType="end"/>
      </w:r>
      <w:r>
        <w:t>.</w:t>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2B42B4A5" w:rsidR="00DB58D7" w:rsidRDefault="00DB58D7" w:rsidP="00BD2761">
      <w:pPr>
        <w:spacing w:line="360" w:lineRule="auto"/>
        <w:rPr>
          <w:rFonts w:cstheme="minorHAnsi"/>
        </w:rPr>
      </w:pPr>
      <w:r>
        <w:rPr>
          <w:rFonts w:cstheme="minorHAnsi"/>
        </w:rPr>
        <w:t>The most common effect size measure for mean difference between repeated measures is also commonly called Cohen’s d, although following Cohen</w:t>
      </w:r>
      <w:r w:rsidR="0076482C">
        <w:rPr>
          <w:rFonts w:cstheme="minorHAnsi"/>
        </w:rPr>
        <w:t xml:space="preserve"> (1977, 1988)</w:t>
      </w:r>
      <w:r>
        <w:rPr>
          <w:rFonts w:cstheme="minorHAnsi"/>
        </w:rPr>
        <w:t xml:space="preserve"> I will distinguish between this and the independent samples </w:t>
      </w:r>
      <w:r w:rsidR="0076482C">
        <w:rPr>
          <w:rFonts w:cstheme="minorHAnsi"/>
        </w:rPr>
        <w:t xml:space="preserve">Cohen’s </w:t>
      </w:r>
      <w:r>
        <w:rPr>
          <w:rFonts w:cstheme="minorHAnsi"/>
        </w:rPr>
        <w:t xml:space="preserve">d by </w:t>
      </w:r>
      <w:r w:rsidR="0020507C">
        <w:rPr>
          <w:rFonts w:cstheme="minorHAnsi"/>
        </w:rPr>
        <w:t>referring</w:t>
      </w:r>
      <w:r>
        <w:rPr>
          <w:rFonts w:cstheme="minorHAnsi"/>
        </w:rPr>
        <w:t xml:space="preserve"> to the repeated measures version as </w:t>
      </w:r>
      <w:r w:rsidR="0076482C">
        <w:rPr>
          <w:rFonts w:cstheme="minorHAnsi"/>
        </w:rPr>
        <w:t xml:space="preserve">Cohen’s </w:t>
      </w:r>
      <w:r>
        <w:rPr>
          <w:rFonts w:cstheme="minorHAnsi"/>
        </w:rPr>
        <w:t>$</w:t>
      </w:r>
      <w:proofErr w:type="spellStart"/>
      <w:r>
        <w:rPr>
          <w:rFonts w:cstheme="minorHAnsi"/>
        </w:rPr>
        <w:t>d_z</w:t>
      </w:r>
      <w:proofErr w:type="spellEnd"/>
      <w:r>
        <w:rPr>
          <w:rFonts w:cstheme="minorHAnsi"/>
        </w:rPr>
        <w:t>$.</w:t>
      </w:r>
      <w:r w:rsidR="00991F5A">
        <w:rPr>
          <w:rFonts w:cstheme="minorHAnsi"/>
        </w:rPr>
        <w:t xml:space="preserve"> </w:t>
      </w:r>
      <w:r w:rsidR="0076482C">
        <w:rPr>
          <w:rFonts w:cstheme="minorHAnsi"/>
        </w:rPr>
        <w:t>This effect size follows a similar general form to the independent samples Cohen’s d (x.1), except the denominator is the mean difference between measures,</w:t>
      </w:r>
    </w:p>
    <w:p w14:paraId="040A4181" w14:textId="004E26BD" w:rsidR="00DB58D7" w:rsidRPr="00DB58D7" w:rsidRDefault="0076482C" w:rsidP="00BD2761">
      <w:pPr>
        <w:spacing w:line="360" w:lineRule="auto"/>
        <w:rPr>
          <w:rFonts w:cstheme="minorHAnsi"/>
        </w:rPr>
      </w:pPr>
      <w:r>
        <w:rPr>
          <w:noProof/>
        </w:rPr>
        <w:drawing>
          <wp:inline distT="0" distB="0" distL="0" distR="0" wp14:anchorId="2FFF2EFE" wp14:editId="4544ED3D">
            <wp:extent cx="877570" cy="401955"/>
            <wp:effectExtent l="0" t="0" r="0" b="0"/>
            <wp:docPr id="9" name="Picture 9" descr="http://www.sciweavers.org/upload/Tex2Img_1522718895/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weavers.org/upload/Tex2Img_1522718895/rend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7570" cy="401955"/>
                    </a:xfrm>
                    <a:prstGeom prst="rect">
                      <a:avLst/>
                    </a:prstGeom>
                    <a:noFill/>
                    <a:ln>
                      <a:noFill/>
                    </a:ln>
                  </pic:spPr>
                </pic:pic>
              </a:graphicData>
            </a:graphic>
          </wp:inline>
        </w:drawing>
      </w:r>
      <w:r w:rsidR="0020507C">
        <w:rPr>
          <w:rFonts w:cstheme="minorHAnsi"/>
        </w:rPr>
        <w:t xml:space="preserve"> (x.7)</w:t>
      </w:r>
    </w:p>
    <w:p w14:paraId="080C7ED4" w14:textId="77777777" w:rsidR="0076482C" w:rsidRDefault="0076482C" w:rsidP="0076482C">
      <w:pPr>
        <w:spacing w:line="360" w:lineRule="auto"/>
        <w:rPr>
          <w:rFonts w:cstheme="minorHAnsi"/>
        </w:rPr>
      </w:pPr>
      <w:r w:rsidRPr="0076482C">
        <w:rPr>
          <w:rFonts w:cstheme="minorHAnsi"/>
        </w:rPr>
        <w:t>$$</w:t>
      </w:r>
      <w:proofErr w:type="spellStart"/>
      <w:r w:rsidRPr="0076482C">
        <w:rPr>
          <w:rFonts w:cstheme="minorHAnsi"/>
        </w:rPr>
        <w:t>d_z</w:t>
      </w:r>
      <w:proofErr w:type="spellEnd"/>
      <w:r w:rsidRPr="0076482C">
        <w:rPr>
          <w:rFonts w:cstheme="minorHAnsi"/>
        </w:rPr>
        <w:t xml:space="preserve"> = \</w:t>
      </w:r>
      <w:proofErr w:type="spellStart"/>
      <w:r w:rsidRPr="0076482C">
        <w:rPr>
          <w:rFonts w:cstheme="minorHAnsi"/>
        </w:rPr>
        <w:t>frac</w:t>
      </w:r>
      <w:proofErr w:type="spellEnd"/>
      <w:r w:rsidRPr="0076482C">
        <w:rPr>
          <w:rFonts w:cstheme="minorHAnsi"/>
        </w:rPr>
        <w:t>{</w:t>
      </w:r>
      <w:proofErr w:type="spellStart"/>
      <w:r w:rsidRPr="0076482C">
        <w:rPr>
          <w:rFonts w:cstheme="minorHAnsi"/>
        </w:rPr>
        <w:t>M_</w:t>
      </w:r>
      <w:proofErr w:type="gramStart"/>
      <w:r w:rsidRPr="0076482C">
        <w:rPr>
          <w:rFonts w:cstheme="minorHAnsi"/>
        </w:rPr>
        <w:t>d</w:t>
      </w:r>
      <w:proofErr w:type="spellEnd"/>
      <w:r w:rsidRPr="0076482C">
        <w:rPr>
          <w:rFonts w:cstheme="minorHAnsi"/>
        </w:rPr>
        <w:t>}{</w:t>
      </w:r>
      <w:proofErr w:type="spellStart"/>
      <w:proofErr w:type="gramEnd"/>
      <w:r w:rsidRPr="0076482C">
        <w:rPr>
          <w:rFonts w:cstheme="minorHAnsi"/>
        </w:rPr>
        <w:t>s_d</w:t>
      </w:r>
      <w:proofErr w:type="spellEnd"/>
      <w:r w:rsidRPr="0076482C">
        <w:rPr>
          <w:rFonts w:cstheme="minorHAnsi"/>
        </w:rPr>
        <w:t xml:space="preserve">}$$ </w:t>
      </w:r>
    </w:p>
    <w:p w14:paraId="4F71C592" w14:textId="1C89AAF1" w:rsidR="0076482C" w:rsidRDefault="0075153C" w:rsidP="0076482C">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6482C">
        <w:rPr>
          <w:rFonts w:cstheme="minorHAnsi"/>
        </w:rPr>
        <w:t xml:space="preserve"> equation 6</w:t>
      </w:r>
    </w:p>
    <w:p w14:paraId="7FA6177C" w14:textId="66F5023A" w:rsidR="0076482C" w:rsidRDefault="0076482C" w:rsidP="00BD2761">
      <w:pPr>
        <w:spacing w:line="360" w:lineRule="auto"/>
        <w:rPr>
          <w:rFonts w:cstheme="minorHAnsi"/>
        </w:rPr>
      </w:pPr>
      <w:r>
        <w:rPr>
          <w:rFonts w:cstheme="minorHAnsi"/>
        </w:rPr>
        <w:t>Where $</w:t>
      </w:r>
      <w:proofErr w:type="spellStart"/>
      <w:r>
        <w:rPr>
          <w:rFonts w:cstheme="minorHAnsi"/>
        </w:rPr>
        <w:t>M_d</w:t>
      </w:r>
      <w:proofErr w:type="spellEnd"/>
      <w:r>
        <w:rPr>
          <w:rFonts w:cstheme="minorHAnsi"/>
        </w:rPr>
        <w:t>$ is the mean difference score, and $</w:t>
      </w:r>
      <w:proofErr w:type="spellStart"/>
      <w:r>
        <w:rPr>
          <w:rFonts w:cstheme="minorHAnsi"/>
        </w:rPr>
        <w:t>s_d</w:t>
      </w:r>
      <w:proofErr w:type="spellEnd"/>
      <w:r>
        <w:rPr>
          <w:rFonts w:cstheme="minorHAnsi"/>
        </w:rPr>
        <w:t>$ is the standard deviation of the difference scores calculated as:</w:t>
      </w:r>
    </w:p>
    <w:p w14:paraId="79782DBA" w14:textId="4946638D" w:rsidR="00C46AF1" w:rsidRPr="00C46AF1" w:rsidRDefault="006019CC" w:rsidP="00C46AF1">
      <w:pPr>
        <w:spacing w:line="360" w:lineRule="auto"/>
        <w:rPr>
          <w:rFonts w:cstheme="minorHAnsi"/>
        </w:rPr>
      </w:pPr>
      <w:r>
        <w:rPr>
          <w:noProof/>
        </w:rPr>
        <w:lastRenderedPageBreak/>
        <w:drawing>
          <wp:inline distT="0" distB="0" distL="0" distR="0" wp14:anchorId="2C65E2B4" wp14:editId="292FDDEE">
            <wp:extent cx="2743200" cy="119897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9822" cy="1201866"/>
                    </a:xfrm>
                    <a:prstGeom prst="rect">
                      <a:avLst/>
                    </a:prstGeom>
                  </pic:spPr>
                </pic:pic>
              </a:graphicData>
            </a:graphic>
          </wp:inline>
        </w:drawing>
      </w:r>
      <w:r w:rsidR="00C46AF1">
        <w:rPr>
          <w:rFonts w:cstheme="minorHAnsi"/>
        </w:rPr>
        <w:t xml:space="preserve"> </w:t>
      </w:r>
      <w:r w:rsidR="0020507C">
        <w:rPr>
          <w:rFonts w:cstheme="minorHAnsi"/>
        </w:rPr>
        <w:t>(x.8)</w:t>
      </w:r>
      <w:r w:rsidR="00D32813">
        <w:rPr>
          <w:rFonts w:cstheme="minorHAnsi"/>
        </w:rPr>
        <w:t xml:space="preserve"> </w:t>
      </w:r>
    </w:p>
    <w:p w14:paraId="3300EFD6" w14:textId="0EE0973B" w:rsidR="00C46AF1" w:rsidRDefault="00C46AF1" w:rsidP="004E40C1">
      <w:pPr>
        <w:spacing w:line="360" w:lineRule="auto"/>
        <w:rPr>
          <w:rFonts w:cstheme="minorHAnsi"/>
        </w:rPr>
      </w:pPr>
      <w:r>
        <w:rPr>
          <w:rFonts w:cstheme="minorHAnsi"/>
        </w:rPr>
        <w:t>$</w:t>
      </w:r>
      <w:r w:rsidR="000A7EDA" w:rsidRPr="000A7EDA">
        <w:rPr>
          <w:rFonts w:cstheme="minorHAnsi"/>
        </w:rPr>
        <w:t>s_{</w:t>
      </w:r>
      <w:proofErr w:type="spellStart"/>
      <w:r w:rsidR="000A7EDA" w:rsidRPr="000A7EDA">
        <w:rPr>
          <w:rFonts w:cstheme="minorHAnsi"/>
        </w:rPr>
        <w:t>d_z</w:t>
      </w:r>
      <w:proofErr w:type="spellEnd"/>
      <w:r w:rsidR="000A7EDA" w:rsidRPr="000A7EDA">
        <w:rPr>
          <w:rFonts w:cstheme="minorHAnsi"/>
        </w:rPr>
        <w:t>} =\sqrt{\</w:t>
      </w:r>
      <w:proofErr w:type="spellStart"/>
      <w:r w:rsidR="000A7EDA" w:rsidRPr="000A7EDA">
        <w:rPr>
          <w:rFonts w:cstheme="minorHAnsi"/>
        </w:rPr>
        <w:t>frac</w:t>
      </w:r>
      <w:proofErr w:type="spellEnd"/>
      <w:r w:rsidR="000A7EDA" w:rsidRPr="000A7EDA">
        <w:rPr>
          <w:rFonts w:cstheme="minorHAnsi"/>
        </w:rPr>
        <w:t>{\</w:t>
      </w:r>
      <w:proofErr w:type="spellStart"/>
      <w:r w:rsidR="000A7EDA" w:rsidRPr="000A7EDA">
        <w:rPr>
          <w:rFonts w:cstheme="minorHAnsi"/>
        </w:rPr>
        <w:t>displaystyle</w:t>
      </w:r>
      <w:proofErr w:type="spellEnd"/>
      <w:r w:rsidR="000A7EDA" w:rsidRPr="000A7EDA">
        <w:rPr>
          <w:rFonts w:cstheme="minorHAnsi"/>
        </w:rPr>
        <w:t>\sum_{</w:t>
      </w:r>
      <w:proofErr w:type="spellStart"/>
      <w:r w:rsidR="000A7EDA" w:rsidRPr="000A7EDA">
        <w:rPr>
          <w:rFonts w:cstheme="minorHAnsi"/>
        </w:rPr>
        <w:t>i</w:t>
      </w:r>
      <w:proofErr w:type="spellEnd"/>
      <w:r w:rsidR="000A7EDA" w:rsidRPr="000A7EDA">
        <w:rPr>
          <w:rFonts w:cstheme="minorHAnsi"/>
        </w:rPr>
        <w:t>=</w:t>
      </w:r>
      <w:proofErr w:type="gramStart"/>
      <w:r w:rsidR="000A7EDA" w:rsidRPr="000A7EDA">
        <w:rPr>
          <w:rFonts w:cstheme="minorHAnsi"/>
        </w:rPr>
        <w:t>1}^</w:t>
      </w:r>
      <w:proofErr w:type="gramEnd"/>
      <w:r w:rsidR="000A7EDA" w:rsidRPr="000A7EDA">
        <w:rPr>
          <w:rFonts w:cstheme="minorHAnsi"/>
        </w:rPr>
        <w:t>{n}{(X_{</w:t>
      </w:r>
      <w:proofErr w:type="spellStart"/>
      <w:r w:rsidR="000A7EDA" w:rsidRPr="000A7EDA">
        <w:rPr>
          <w:rFonts w:cstheme="minorHAnsi"/>
        </w:rPr>
        <w:t>d,i</w:t>
      </w:r>
      <w:proofErr w:type="spellEnd"/>
      <w:r w:rsidR="000A7EDA" w:rsidRPr="000A7EDA">
        <w:rPr>
          <w:rFonts w:cstheme="minorHAnsi"/>
        </w:rPr>
        <w:t xml:space="preserve">} - </w:t>
      </w:r>
      <w:proofErr w:type="spellStart"/>
      <w:r w:rsidR="000A7EDA" w:rsidRPr="000A7EDA">
        <w:rPr>
          <w:rFonts w:cstheme="minorHAnsi"/>
        </w:rPr>
        <w:t>M_d</w:t>
      </w:r>
      <w:proofErr w:type="spellEnd"/>
      <w:r w:rsidR="000A7EDA" w:rsidRPr="000A7EDA">
        <w:rPr>
          <w:rFonts w:cstheme="minorHAnsi"/>
        </w:rPr>
        <w:t>)^2}}{N-1}}</w:t>
      </w:r>
      <w:r>
        <w:rPr>
          <w:rFonts w:cstheme="minorHAnsi"/>
        </w:rPr>
        <w:t>$</w:t>
      </w:r>
    </w:p>
    <w:p w14:paraId="28687745" w14:textId="2CD42838" w:rsidR="00C46AF1" w:rsidRDefault="00C46AF1" w:rsidP="004E40C1">
      <w:pPr>
        <w:spacing w:line="360" w:lineRule="auto"/>
        <w:rPr>
          <w:rFonts w:cstheme="minorHAnsi"/>
        </w:rPr>
      </w:pPr>
      <w:r>
        <w:rPr>
          <w:rFonts w:cstheme="minorHAnsi"/>
        </w:rPr>
        <w:t>Where $</w:t>
      </w:r>
      <w:r w:rsidRPr="00C46AF1">
        <w:rPr>
          <w:rFonts w:cstheme="minorHAnsi"/>
        </w:rPr>
        <w:t>\X_</w:t>
      </w:r>
      <w:r w:rsidR="00221F71">
        <w:rPr>
          <w:rFonts w:cstheme="minorHAnsi"/>
        </w:rPr>
        <w:t>{</w:t>
      </w:r>
      <w:proofErr w:type="spellStart"/>
      <w:proofErr w:type="gramStart"/>
      <w:r w:rsidRPr="00C46AF1">
        <w:rPr>
          <w:rFonts w:cstheme="minorHAnsi"/>
        </w:rPr>
        <w:t>d</w:t>
      </w:r>
      <w:r w:rsidR="00221F71">
        <w:rPr>
          <w:rFonts w:cstheme="minorHAnsi"/>
        </w:rPr>
        <w:t>,i</w:t>
      </w:r>
      <w:proofErr w:type="spellEnd"/>
      <w:proofErr w:type="gramEnd"/>
      <w:r w:rsidR="00221F71">
        <w:rPr>
          <w:rFonts w:cstheme="minorHAnsi"/>
        </w:rPr>
        <w:t>}</w:t>
      </w:r>
      <w:r>
        <w:rPr>
          <w:rFonts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 </w:t>
      </w:r>
      <w:proofErr w:type="spellStart"/>
      <w:r w:rsidR="00221F71">
        <w:rPr>
          <w:rFonts w:cstheme="minorHAnsi"/>
        </w:rPr>
        <w:t>i</w:t>
      </w:r>
      <w:proofErr w:type="spellEnd"/>
      <w:r>
        <w:rPr>
          <w:rFonts w:cstheme="minorHAnsi"/>
        </w:rPr>
        <w:t>, $</w:t>
      </w:r>
      <w:proofErr w:type="spellStart"/>
      <w:r>
        <w:rPr>
          <w:rFonts w:cstheme="minorHAnsi"/>
        </w:rPr>
        <w:t>M_d</w:t>
      </w:r>
      <w:proofErr w:type="spellEnd"/>
      <w:r>
        <w:rPr>
          <w:rFonts w:cstheme="minorHAnsi"/>
        </w:rPr>
        <w:t>$ is the mean difference score, and $</w:t>
      </w:r>
      <w:r w:rsidR="00221F71" w:rsidRPr="00221F71">
        <w:rPr>
          <w:rFonts w:cstheme="minorHAnsi"/>
        </w:rPr>
        <w:t xml:space="preserve"> </w:t>
      </w:r>
      <w:r w:rsidR="00221F71">
        <w:rPr>
          <w:rFonts w:cstheme="minorHAnsi"/>
        </w:rPr>
        <w:t>s_{</w:t>
      </w:r>
      <w:proofErr w:type="spellStart"/>
      <w:r w:rsidR="00221F71">
        <w:rPr>
          <w:rFonts w:cstheme="minorHAnsi"/>
        </w:rPr>
        <w:t>d_z</w:t>
      </w:r>
      <w:proofErr w:type="spellEnd"/>
      <w:r w:rsidR="00221F71">
        <w:rPr>
          <w:rFonts w:cstheme="minorHAnsi"/>
        </w:rPr>
        <w:t>}</w:t>
      </w:r>
      <w:r>
        <w:rPr>
          <w:rFonts w:cstheme="minorHAnsi"/>
        </w:rPr>
        <w:t>$ is the standard deviation of the difference scores.</w:t>
      </w:r>
    </w:p>
    <w:p w14:paraId="70ECDE95" w14:textId="5E0A4AE8" w:rsidR="00EB1DD4" w:rsidRDefault="00C62A28" w:rsidP="004E40C1">
      <w:pPr>
        <w:spacing w:line="360" w:lineRule="auto"/>
        <w:rPr>
          <w:rFonts w:cstheme="minorHAnsi"/>
        </w:rPr>
      </w:pPr>
      <w:r>
        <w:rPr>
          <w:rFonts w:cstheme="minorHAnsi"/>
        </w:rPr>
        <w:t>E</w:t>
      </w:r>
      <w:r w:rsidR="00EB1DD4">
        <w:rPr>
          <w:rFonts w:cstheme="minorHAnsi"/>
        </w:rPr>
        <w:t>quivalently</w:t>
      </w:r>
      <w:r>
        <w:rPr>
          <w:rFonts w:cstheme="minorHAnsi"/>
        </w:rPr>
        <w:t>, $s_</w:t>
      </w:r>
      <w:r w:rsidR="00221F71">
        <w:rPr>
          <w:rFonts w:cstheme="minorHAnsi"/>
        </w:rPr>
        <w:t>{</w:t>
      </w:r>
      <w:proofErr w:type="spellStart"/>
      <w:r>
        <w:rPr>
          <w:rFonts w:cstheme="minorHAnsi"/>
        </w:rPr>
        <w:t>d</w:t>
      </w:r>
      <w:r w:rsidR="00221F71">
        <w:rPr>
          <w:rFonts w:cstheme="minorHAnsi"/>
        </w:rPr>
        <w:t>_</w:t>
      </w:r>
      <w:proofErr w:type="gramStart"/>
      <w:r w:rsidR="00221F71">
        <w:rPr>
          <w:rFonts w:cstheme="minorHAnsi"/>
        </w:rPr>
        <w:t>z</w:t>
      </w:r>
      <w:proofErr w:type="spellEnd"/>
      <w:r w:rsidR="00221F71">
        <w:rPr>
          <w:rFonts w:cstheme="minorHAnsi"/>
        </w:rPr>
        <w:t>}</w:t>
      </w:r>
      <w:r>
        <w:rPr>
          <w:rFonts w:cstheme="minorHAnsi"/>
        </w:rPr>
        <w:t>$</w:t>
      </w:r>
      <w:proofErr w:type="gramEnd"/>
      <w:r>
        <w:rPr>
          <w:rFonts w:cstheme="minorHAnsi"/>
        </w:rPr>
        <w:t xml:space="preserve"> can be calculated as </w:t>
      </w:r>
      <w:r w:rsidR="008060D8">
        <w:rPr>
          <w:rFonts w:cstheme="minorHAnsi"/>
        </w:rPr>
        <w:t>:</w:t>
      </w:r>
    </w:p>
    <w:p w14:paraId="65409BB9" w14:textId="6A3612F3" w:rsidR="008060D8" w:rsidRDefault="00221F71" w:rsidP="004E40C1">
      <w:pPr>
        <w:spacing w:line="360" w:lineRule="auto"/>
        <w:rPr>
          <w:rFonts w:cstheme="minorHAnsi"/>
        </w:rPr>
      </w:pPr>
      <w:r>
        <w:rPr>
          <w:noProof/>
        </w:rPr>
        <w:drawing>
          <wp:inline distT="0" distB="0" distL="0" distR="0" wp14:anchorId="6E3C9CFF" wp14:editId="049FC8A5">
            <wp:extent cx="2986335" cy="687856"/>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3671" cy="694152"/>
                    </a:xfrm>
                    <a:prstGeom prst="rect">
                      <a:avLst/>
                    </a:prstGeom>
                  </pic:spPr>
                </pic:pic>
              </a:graphicData>
            </a:graphic>
          </wp:inline>
        </w:drawing>
      </w:r>
      <w:r w:rsidR="0020507C">
        <w:rPr>
          <w:rFonts w:cstheme="minorHAnsi"/>
        </w:rPr>
        <w:t xml:space="preserve"> (x.9) </w:t>
      </w:r>
    </w:p>
    <w:p w14:paraId="15B04FE9" w14:textId="1A574B03" w:rsidR="00224D8E" w:rsidRDefault="008060D8" w:rsidP="004E40C1">
      <w:pPr>
        <w:spacing w:line="360" w:lineRule="auto"/>
        <w:rPr>
          <w:rFonts w:cstheme="minorHAnsi"/>
        </w:rPr>
      </w:pPr>
      <w:r w:rsidRPr="008060D8">
        <w:rPr>
          <w:rFonts w:cstheme="minorHAnsi"/>
        </w:rPr>
        <w:t>$</w:t>
      </w:r>
      <w:r w:rsidR="0076482C">
        <w:rPr>
          <w:rFonts w:cstheme="minorHAnsi"/>
        </w:rPr>
        <w:t>s</w:t>
      </w:r>
      <w:r w:rsidRPr="008060D8">
        <w:rPr>
          <w:rFonts w:cstheme="minorHAnsi"/>
        </w:rPr>
        <w:t>_</w:t>
      </w:r>
      <w:r w:rsidR="00221F71">
        <w:rPr>
          <w:rFonts w:cstheme="minorHAnsi"/>
        </w:rPr>
        <w:t>{</w:t>
      </w:r>
      <w:proofErr w:type="spellStart"/>
      <w:r w:rsidRPr="008060D8">
        <w:rPr>
          <w:rFonts w:cstheme="minorHAnsi"/>
        </w:rPr>
        <w:t>d</w:t>
      </w:r>
      <w:r w:rsidR="00221F71">
        <w:rPr>
          <w:rFonts w:cstheme="minorHAnsi"/>
        </w:rPr>
        <w:t>_z</w:t>
      </w:r>
      <w:proofErr w:type="spellEnd"/>
      <w:r w:rsidR="00221F71">
        <w:rPr>
          <w:rFonts w:cstheme="minorHAnsi"/>
        </w:rPr>
        <w:t xml:space="preserve">} </w:t>
      </w:r>
      <w:r w:rsidRPr="008060D8">
        <w:rPr>
          <w:rFonts w:cstheme="minorHAnsi"/>
        </w:rPr>
        <w:t>= \</w:t>
      </w:r>
      <w:proofErr w:type="gramStart"/>
      <w:r w:rsidRPr="008060D8">
        <w:rPr>
          <w:rFonts w:cstheme="minorHAnsi"/>
        </w:rPr>
        <w:t>sqrt{</w:t>
      </w:r>
      <w:proofErr w:type="gramEnd"/>
      <w:r w:rsidRPr="008060D8">
        <w:rPr>
          <w:rFonts w:cstheme="minorHAnsi"/>
        </w:rPr>
        <w:t>s_1^2 + s_2^2 - 2(r_{12}s_1s_2)}$</w:t>
      </w:r>
    </w:p>
    <w:p w14:paraId="7A09277C" w14:textId="72902C80" w:rsidR="00DB58D7" w:rsidRDefault="00DB58D7" w:rsidP="00DB58D7">
      <w:pPr>
        <w:spacing w:line="360" w:lineRule="auto"/>
        <w:rPr>
          <w:rFonts w:cstheme="minorHAnsi"/>
        </w:rPr>
      </w:pPr>
      <w:r>
        <w:rPr>
          <w:rFonts w:cstheme="minorHAnsi"/>
        </w:rPr>
        <w:t>(Cohen 1988 p. 48)</w:t>
      </w:r>
    </w:p>
    <w:p w14:paraId="064C7208" w14:textId="580610E2" w:rsidR="00820ABB" w:rsidRDefault="00CF5577" w:rsidP="004E40C1">
      <w:pPr>
        <w:spacing w:line="360" w:lineRule="auto"/>
        <w:rPr>
          <w:rFonts w:cstheme="minorHAnsi"/>
        </w:rPr>
      </w:pPr>
      <w:r>
        <w:rPr>
          <w:rFonts w:cstheme="minorHAnsi"/>
        </w:rPr>
        <w:t xml:space="preserve">Where </w:t>
      </w:r>
      <w:r w:rsidR="00E01F79">
        <w:rPr>
          <w:rFonts w:cstheme="minorHAnsi"/>
        </w:rPr>
        <w:t xml:space="preserve">$s_1$ and $s_2$ are the </w:t>
      </w:r>
      <w:r w:rsidR="00C62A28">
        <w:rPr>
          <w:rFonts w:cstheme="minorHAnsi"/>
        </w:rPr>
        <w:t>variances</w:t>
      </w:r>
      <w:r w:rsidR="00E01F79">
        <w:rPr>
          <w:rFonts w:cstheme="minorHAnsi"/>
        </w:rPr>
        <w:t xml:space="preserve"> of groups one and two, and $r</w:t>
      </w:r>
      <w:proofErr w:type="gramStart"/>
      <w:r w:rsidR="00E01F79">
        <w:rPr>
          <w:rFonts w:cstheme="minorHAnsi"/>
        </w:rPr>
        <w:t>_{</w:t>
      </w:r>
      <w:proofErr w:type="gramEnd"/>
      <w:r w:rsidR="00E01F79">
        <w:rPr>
          <w:rFonts w:cstheme="minorHAnsi"/>
        </w:rPr>
        <w:t>12}$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Cohen’s $</w:t>
      </w:r>
      <w:proofErr w:type="spellStart"/>
      <w:r w:rsidR="00C62A28">
        <w:rPr>
          <w:rFonts w:cstheme="minorHAnsi"/>
        </w:rPr>
        <w:t>d_z</w:t>
      </w:r>
      <w:proofErr w:type="spellEnd"/>
      <w:r w:rsidR="00C62A28">
        <w:rPr>
          <w:rFonts w:cstheme="minorHAnsi"/>
        </w:rPr>
        <w:t>$</w:t>
      </w:r>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w:r w:rsidR="00316CE4">
        <w:rPr>
          <w:rFonts w:cstheme="minorHAnsi"/>
        </w:rPr>
        <w:t>$</w:t>
      </w:r>
      <w:proofErr w:type="spellStart"/>
      <w:r w:rsidR="00316CE4">
        <w:rPr>
          <w:rFonts w:cstheme="minorHAnsi"/>
        </w:rPr>
        <w:t>d</w:t>
      </w:r>
      <w:r w:rsidR="00316CE4" w:rsidRPr="00316CE4">
        <w:rPr>
          <w:rFonts w:cstheme="minorHAnsi"/>
          <w:vertAlign w:val="subscript"/>
        </w:rPr>
        <w:t>z</w:t>
      </w:r>
      <w:proofErr w:type="spellEnd"/>
      <w:r w:rsidR="00316CE4">
        <w:rPr>
          <w:rFonts w:cstheme="minorHAnsi"/>
        </w:rPr>
        <w:t>$</w:t>
      </w:r>
      <w:r w:rsidR="00C62A28">
        <w:rPr>
          <w:rFonts w:cstheme="minorHAnsi"/>
        </w:rPr>
        <w:t>.</w:t>
      </w:r>
      <w:r w:rsidR="00D03DFA">
        <w:rPr>
          <w:rFonts w:cstheme="minorHAnsi"/>
        </w:rPr>
        <w:t xml:space="preserve"> </w:t>
      </w:r>
      <w:r w:rsidR="00D60AC6">
        <w:rPr>
          <w:rFonts w:cstheme="minorHAnsi"/>
        </w:rPr>
        <w:t>This can make a large difference to the $</w:t>
      </w:r>
      <w:proofErr w:type="spellStart"/>
      <w:r w:rsidR="00D60AC6">
        <w:rPr>
          <w:rFonts w:cstheme="minorHAnsi"/>
        </w:rPr>
        <w:t>d_z</w:t>
      </w:r>
      <w:proofErr w:type="spellEnd"/>
      <w:r w:rsidR="00D60AC6">
        <w:rPr>
          <w:rFonts w:cstheme="minorHAnsi"/>
        </w:rPr>
        <w:t>$, for example, taking the example the two groups have equal variance, and there is a one standard deviation difference between group, $</w:t>
      </w:r>
      <w:proofErr w:type="spellStart"/>
      <w:r w:rsidR="00D60AC6">
        <w:rPr>
          <w:rFonts w:cstheme="minorHAnsi"/>
        </w:rPr>
        <w:t>d_z</w:t>
      </w:r>
      <w:proofErr w:type="spellEnd"/>
      <w:r w:rsidR="00D60AC6">
        <w:rPr>
          <w:rFonts w:cstheme="minorHAnsi"/>
        </w:rPr>
        <w:t>$ can vary between .707 (when $r</w:t>
      </w:r>
      <w:proofErr w:type="gramStart"/>
      <w:r w:rsidR="00D60AC6">
        <w:rPr>
          <w:rFonts w:cstheme="minorHAnsi"/>
        </w:rPr>
        <w:t>_{</w:t>
      </w:r>
      <w:proofErr w:type="gramEnd"/>
      <w:r w:rsidR="00D60AC6">
        <w:rPr>
          <w:rFonts w:cstheme="minorHAnsi"/>
        </w:rPr>
        <w:t xml:space="preserve">12} = 0$) and infinity (when $r_{12}$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w:t>
      </w:r>
      <w:proofErr w:type="gramStart"/>
      <w:r w:rsidR="00282D41">
        <w:rPr>
          <w:rFonts w:cstheme="minorHAnsi"/>
        </w:rPr>
        <w:t>reason</w:t>
      </w:r>
      <w:proofErr w:type="gramEnd"/>
      <w:r w:rsidR="00282D41">
        <w:rPr>
          <w:rFonts w:cstheme="minorHAnsi"/>
        </w:rPr>
        <w:t xml:space="preserve">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w:proofErr w:type="spellStart"/>
      <w:r w:rsidR="00385301">
        <w:rPr>
          <w:rFonts w:cstheme="minorHAnsi"/>
        </w:rPr>
        <w:t>d_z</w:t>
      </w:r>
      <w:proofErr w:type="spellEnd"/>
      <w:r w:rsidR="00385301">
        <w:rPr>
          <w:rFonts w:cstheme="minorHAnsi"/>
        </w:rPr>
        <w:t>$</w:t>
      </w:r>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Morris, 2002 #808}.</w:t>
      </w:r>
      <w:r w:rsidR="00385301">
        <w:rPr>
          <w:rFonts w:cstheme="minorHAnsi"/>
        </w:rPr>
        <w:t xml:space="preserve"> However, for the purposes of power analysis, it is necessary to use $</w:t>
      </w:r>
      <w:proofErr w:type="spellStart"/>
      <w:r w:rsidR="00385301">
        <w:rPr>
          <w:rFonts w:cstheme="minorHAnsi"/>
        </w:rPr>
        <w:t>d_z</w:t>
      </w:r>
      <w:proofErr w:type="spellEnd"/>
      <w:r w:rsidR="00385301">
        <w:rPr>
          <w:rFonts w:cstheme="minorHAnsi"/>
        </w:rPr>
        <w:t xml:space="preserve">$, </w:t>
      </w:r>
      <w:proofErr w:type="gramStart"/>
      <w:r w:rsidR="00A363E8">
        <w:rPr>
          <w:rFonts w:cstheme="minorHAnsi"/>
        </w:rPr>
        <w:t>due to the fact that</w:t>
      </w:r>
      <w:proofErr w:type="gramEnd"/>
      <w:r w:rsidR="00A363E8">
        <w:rPr>
          <w:rFonts w:cstheme="minorHAnsi"/>
        </w:rPr>
        <w:t xml:space="preserve"> 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A2699D">
        <w:rPr>
          <w:rFonts w:cstheme="minorHAnsi"/>
        </w:rPr>
        <w:t xml:space="preserve"> the size of the test statistic increases. </w:t>
      </w:r>
      <w:proofErr w:type="gramStart"/>
      <w:r w:rsidR="005314D7">
        <w:rPr>
          <w:rFonts w:cstheme="minorHAnsi"/>
        </w:rPr>
        <w:t>In order to</w:t>
      </w:r>
      <w:proofErr w:type="gramEnd"/>
      <w:r w:rsidR="005314D7">
        <w:rPr>
          <w:rFonts w:cstheme="minorHAnsi"/>
        </w:rPr>
        <w:t xml:space="preserve"> calculate </w:t>
      </w:r>
      <w:r w:rsidR="00820ABB">
        <w:rPr>
          <w:rFonts w:cstheme="minorHAnsi"/>
        </w:rPr>
        <w:t>$</w:t>
      </w:r>
      <w:proofErr w:type="spellStart"/>
      <w:r w:rsidR="00820ABB">
        <w:rPr>
          <w:rFonts w:cstheme="minorHAnsi"/>
        </w:rPr>
        <w:t>d_z</w:t>
      </w:r>
      <w:proofErr w:type="spellEnd"/>
      <w:r w:rsidR="00820ABB">
        <w:rPr>
          <w:rFonts w:cstheme="minorHAnsi"/>
        </w:rPr>
        <w:t>$ from reported test statistics</w:t>
      </w:r>
      <w:r w:rsidR="00D715F6">
        <w:rPr>
          <w:rFonts w:cstheme="minorHAnsi"/>
        </w:rPr>
        <w:t>, equation [</w:t>
      </w:r>
      <w:r w:rsidR="00BE25CD">
        <w:rPr>
          <w:rFonts w:cstheme="minorHAnsi"/>
        </w:rPr>
        <w:t>Rosen</w:t>
      </w:r>
      <w:r w:rsidR="00D715F6">
        <w:rPr>
          <w:rFonts w:cstheme="minorHAnsi"/>
        </w:rPr>
        <w:t>] can be used</w:t>
      </w:r>
      <w:r w:rsidR="003100BD">
        <w:rPr>
          <w:rFonts w:cstheme="minorHAnsi"/>
        </w:rPr>
        <w:t>.</w:t>
      </w:r>
      <w:r w:rsidR="00282D41">
        <w:rPr>
          <w:rFonts w:cstheme="minorHAnsi"/>
        </w:rPr>
        <w:t xml:space="preserve"> </w:t>
      </w:r>
    </w:p>
    <w:p w14:paraId="3076F4C4" w14:textId="364E102F" w:rsidR="00A30144" w:rsidRDefault="00A30144" w:rsidP="004E40C1">
      <w:pPr>
        <w:spacing w:line="360" w:lineRule="auto"/>
        <w:rPr>
          <w:rFonts w:cstheme="minorHAnsi"/>
        </w:rPr>
      </w:pPr>
      <w:r>
        <w:rPr>
          <w:noProof/>
        </w:rPr>
        <w:drawing>
          <wp:inline distT="0" distB="0" distL="0" distR="0" wp14:anchorId="2C426A7D" wp14:editId="0C387D65">
            <wp:extent cx="967255" cy="621245"/>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6183" cy="626979"/>
                    </a:xfrm>
                    <a:prstGeom prst="rect">
                      <a:avLst/>
                    </a:prstGeom>
                  </pic:spPr>
                </pic:pic>
              </a:graphicData>
            </a:graphic>
          </wp:inline>
        </w:drawing>
      </w:r>
      <w:r>
        <w:rPr>
          <w:rFonts w:cstheme="minorHAnsi"/>
        </w:rPr>
        <w:t xml:space="preserve"> equation [Rosen]</w:t>
      </w:r>
    </w:p>
    <w:p w14:paraId="1E3467F4" w14:textId="1B003E10" w:rsidR="00BE25CD" w:rsidRDefault="00A30144" w:rsidP="004E40C1">
      <w:pPr>
        <w:spacing w:line="360" w:lineRule="auto"/>
        <w:rPr>
          <w:rFonts w:cstheme="minorHAnsi"/>
        </w:rPr>
      </w:pPr>
      <w:r>
        <w:rPr>
          <w:rFonts w:cstheme="minorHAnsi"/>
        </w:rPr>
        <w:t>$$</w:t>
      </w:r>
      <w:proofErr w:type="spellStart"/>
      <w:r>
        <w:rPr>
          <w:rFonts w:cstheme="minorHAnsi"/>
        </w:rPr>
        <w:t>d_z</w:t>
      </w:r>
      <w:proofErr w:type="spellEnd"/>
      <w:r>
        <w:rPr>
          <w:rFonts w:cstheme="minorHAnsi"/>
        </w:rPr>
        <w:t xml:space="preserve"> = {</w:t>
      </w:r>
      <w:proofErr w:type="spellStart"/>
      <w:r>
        <w:rPr>
          <w:rFonts w:cstheme="minorHAnsi"/>
        </w:rPr>
        <w:t>frac</w:t>
      </w:r>
      <w:proofErr w:type="spellEnd"/>
      <w:r>
        <w:rPr>
          <w:rFonts w:cstheme="minorHAnsi"/>
        </w:rPr>
        <w:t>{</w:t>
      </w:r>
      <w:proofErr w:type="spellStart"/>
      <w:r>
        <w:rPr>
          <w:rFonts w:cstheme="minorHAnsi"/>
        </w:rPr>
        <w:t>t_</w:t>
      </w:r>
      <w:proofErr w:type="gramStart"/>
      <w:r>
        <w:rPr>
          <w:rFonts w:cstheme="minorHAnsi"/>
        </w:rPr>
        <w:t>d</w:t>
      </w:r>
      <w:proofErr w:type="spellEnd"/>
      <w:r>
        <w:rPr>
          <w:rFonts w:cstheme="minorHAnsi"/>
        </w:rPr>
        <w:t>}{</w:t>
      </w:r>
      <w:proofErr w:type="gramEnd"/>
      <w:r>
        <w:rPr>
          <w:rFonts w:cstheme="minorHAnsi"/>
        </w:rPr>
        <w:t>sqrt{n}}} $$</w:t>
      </w:r>
    </w:p>
    <w:p w14:paraId="0C83E078" w14:textId="4959D737" w:rsidR="00BE25CD" w:rsidRDefault="0075153C" w:rsidP="004E40C1">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E5F02">
        <w:rPr>
          <w:rFonts w:cstheme="minorHAnsi"/>
        </w:rPr>
        <w:t xml:space="preserve"> Equation 7 </w:t>
      </w:r>
    </w:p>
    <w:p w14:paraId="508579C6" w14:textId="3EECE58E" w:rsidR="005314D7" w:rsidRDefault="003100BD" w:rsidP="000A12FE">
      <w:pPr>
        <w:spacing w:line="360" w:lineRule="auto"/>
        <w:rPr>
          <w:rFonts w:cstheme="minorHAnsi"/>
        </w:rPr>
      </w:pPr>
      <w:r>
        <w:rPr>
          <w:rFonts w:cstheme="minorHAnsi"/>
        </w:rPr>
        <w:t xml:space="preserve">Where </w:t>
      </w:r>
      <w:r w:rsidR="006527B8">
        <w:rPr>
          <w:rFonts w:cstheme="minorHAnsi"/>
        </w:rPr>
        <w:t>$</w:t>
      </w:r>
      <w:proofErr w:type="spellStart"/>
      <w:r w:rsidRPr="003100BD">
        <w:rPr>
          <w:rFonts w:cstheme="minorHAnsi"/>
          <w:i/>
        </w:rPr>
        <w:t>t</w:t>
      </w:r>
      <w:r w:rsidR="006527B8">
        <w:rPr>
          <w:rFonts w:cstheme="minorHAnsi"/>
        </w:rPr>
        <w:t>_d</w:t>
      </w:r>
      <w:proofErr w:type="spellEnd"/>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3F544AA4" w:rsidR="00B05A8B" w:rsidRDefault="00D17785" w:rsidP="00B05A8B">
      <w:pPr>
        <w:spacing w:line="360" w:lineRule="auto"/>
        <w:rPr>
          <w:rFonts w:cstheme="minorHAnsi"/>
        </w:rPr>
      </w:pPr>
      <w:r>
        <w:rPr>
          <w:rFonts w:cstheme="minorHAnsi"/>
        </w:rPr>
        <w:t>$</w:t>
      </w:r>
      <w:proofErr w:type="spellStart"/>
      <w:r>
        <w:rPr>
          <w:rFonts w:cstheme="minorHAnsi"/>
        </w:rPr>
        <w:t>d_z</w:t>
      </w:r>
      <w:proofErr w:type="spellEnd"/>
      <w:r>
        <w:rPr>
          <w:rFonts w:cstheme="minorHAnsi"/>
        </w:rPr>
        <w:t>$ is also biased, and</w:t>
      </w:r>
      <w:r w:rsidR="00C13939">
        <w:rPr>
          <w:rFonts w:cstheme="minorHAnsi"/>
        </w:rPr>
        <w:t xml:space="preserve"> an equivalent to</w:t>
      </w:r>
      <w:r>
        <w:rPr>
          <w:rFonts w:cstheme="minorHAnsi"/>
        </w:rPr>
        <w:t xml:space="preserve"> Hedges’ correction</w:t>
      </w:r>
      <w:r w:rsidR="00C13939">
        <w:rPr>
          <w:rFonts w:cstheme="minorHAnsi"/>
        </w:rPr>
        <w:t xml:space="preserve"> </w:t>
      </w:r>
      <w:r>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658F50A" w14:textId="4A224C05" w:rsidR="00565AEC" w:rsidRDefault="00250208" w:rsidP="00B05A8B">
      <w:pPr>
        <w:spacing w:line="360" w:lineRule="auto"/>
      </w:pPr>
      <w:r>
        <w:rPr>
          <w:noProof/>
        </w:rPr>
        <w:drawing>
          <wp:inline distT="0" distB="0" distL="0" distR="0" wp14:anchorId="6335EB99" wp14:editId="1360462C">
            <wp:extent cx="2478923" cy="6517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628" cy="658222"/>
                    </a:xfrm>
                    <a:prstGeom prst="rect">
                      <a:avLst/>
                    </a:prstGeom>
                  </pic:spPr>
                </pic:pic>
              </a:graphicData>
            </a:graphic>
          </wp:inline>
        </w:drawing>
      </w:r>
      <w:r w:rsidR="005E0333">
        <w:t xml:space="preserve">   </w:t>
      </w:r>
      <w:r w:rsidR="00565AEC">
        <w:t xml:space="preserve"> (</w:t>
      </w:r>
      <w:proofErr w:type="spellStart"/>
      <w:proofErr w:type="gramStart"/>
      <w:r w:rsidR="00565AEC">
        <w:t>x.</w:t>
      </w:r>
      <w:r w:rsidR="00BD2015">
        <w:t>Gibbons</w:t>
      </w:r>
      <w:proofErr w:type="spellEnd"/>
      <w:proofErr w:type="gramEnd"/>
      <w:r w:rsidR="00BD2015">
        <w:t xml:space="preserve">) </w:t>
      </w:r>
    </w:p>
    <w:p w14:paraId="09A7A8B3" w14:textId="56838BC3" w:rsidR="005E0333" w:rsidRDefault="005E0333" w:rsidP="00B05A8B">
      <w:pPr>
        <w:spacing w:line="360" w:lineRule="auto"/>
      </w:pPr>
      <w:r>
        <w:t xml:space="preserve">(equation </w:t>
      </w:r>
      <w:r w:rsidR="00D32813">
        <w:t xml:space="preserve">7, p. 274 </w:t>
      </w:r>
      <w:r>
        <w:t xml:space="preserve">Gibbons, </w:t>
      </w:r>
      <w:proofErr w:type="spellStart"/>
      <w:r>
        <w:t>Hedeker</w:t>
      </w:r>
      <w:proofErr w:type="spellEnd"/>
      <w:r>
        <w:t xml:space="preserve"> &amp; Davis, 1993)</w:t>
      </w:r>
      <w:r w:rsidR="00D32813">
        <w:t xml:space="preserve"> </w:t>
      </w:r>
      <w:r w:rsidR="00565AEC">
        <w:br/>
      </w:r>
      <w:r>
        <w:t>$$</w:t>
      </w:r>
      <w:proofErr w:type="spellStart"/>
      <w:r w:rsidR="00250208">
        <w:t>g_z</w:t>
      </w:r>
      <w:proofErr w:type="spellEnd"/>
      <w:r w:rsidR="00250208">
        <w:t xml:space="preserve"> = </w:t>
      </w:r>
      <w:r w:rsidRPr="005E0333">
        <w:t>\</w:t>
      </w:r>
      <w:proofErr w:type="spellStart"/>
      <w:r w:rsidRPr="005E0333">
        <w:t>frac</w:t>
      </w:r>
      <w:proofErr w:type="spellEnd"/>
      <w:r w:rsidRPr="005E0333">
        <w:t>{\Gamma(\</w:t>
      </w:r>
      <w:proofErr w:type="spellStart"/>
      <w:r w:rsidRPr="005E0333">
        <w:t>frac</w:t>
      </w:r>
      <w:proofErr w:type="spellEnd"/>
      <w:r w:rsidRPr="005E0333">
        <w:t>{1}{2}</w:t>
      </w:r>
      <w:proofErr w:type="spellStart"/>
      <w:r w:rsidRPr="005E0333">
        <w:t>df</w:t>
      </w:r>
      <w:proofErr w:type="spellEnd"/>
      <w:proofErr w:type="gramStart"/>
      <w:r w:rsidRPr="005E0333">
        <w:t>)}{</w:t>
      </w:r>
      <w:proofErr w:type="gramEnd"/>
      <w:r w:rsidRPr="005E0333">
        <w:t>(\</w:t>
      </w:r>
      <w:proofErr w:type="spellStart"/>
      <w:r w:rsidRPr="005E0333">
        <w:t>frac</w:t>
      </w:r>
      <w:proofErr w:type="spellEnd"/>
      <w:r w:rsidRPr="005E0333">
        <w:t>{1}{2}</w:t>
      </w:r>
      <w:proofErr w:type="spellStart"/>
      <w:r w:rsidRPr="005E0333">
        <w:t>df</w:t>
      </w:r>
      <w:proofErr w:type="spellEnd"/>
      <w:r w:rsidRPr="005E0333">
        <w:t>)^{1/2} \Gamma(\</w:t>
      </w:r>
      <w:proofErr w:type="spellStart"/>
      <w:r w:rsidRPr="005E0333">
        <w:t>frac</w:t>
      </w:r>
      <w:proofErr w:type="spellEnd"/>
      <w:r w:rsidRPr="005E0333">
        <w:t>{1}{2}(df-1))}</w:t>
      </w:r>
      <w:r>
        <w:t>$$</w:t>
      </w:r>
    </w:p>
    <w:p w14:paraId="0EE5C752" w14:textId="76F4DE7D" w:rsidR="00BD46FD" w:rsidRDefault="00BD46FD" w:rsidP="00B05A8B">
      <w:pPr>
        <w:spacing w:line="360" w:lineRule="auto"/>
      </w:pPr>
      <w:r>
        <w:t>Where $</w:t>
      </w:r>
      <w:proofErr w:type="spellStart"/>
      <w:r>
        <w:t>df</w:t>
      </w:r>
      <w:proofErr w:type="spellEnd"/>
      <w:r>
        <w:t xml:space="preserve"> =$ degrees of freedom (i.e., $n - 1$ as per repeated measures </w:t>
      </w:r>
      <w:r w:rsidRPr="00BD46FD">
        <w:rPr>
          <w:i/>
        </w:rPr>
        <w:t>t</w:t>
      </w:r>
      <w:r>
        <w:t>-tests) and $\Gamma (x)$ is the gamma function.</w:t>
      </w:r>
    </w:p>
    <w:p w14:paraId="211674F4" w14:textId="236CAFFE" w:rsidR="000720F1" w:rsidRDefault="000720F1" w:rsidP="00B05A8B">
      <w:pPr>
        <w:spacing w:line="360" w:lineRule="auto"/>
      </w:pPr>
      <w:r>
        <w:t xml:space="preserve"> </w:t>
      </w:r>
    </w:p>
    <w:p w14:paraId="1BA8648A" w14:textId="66172E2B" w:rsidR="0036218B" w:rsidRDefault="00E46E26" w:rsidP="00B05A8B">
      <w:pPr>
        <w:spacing w:line="360" w:lineRule="auto"/>
      </w:pPr>
      <w:r>
        <w:t xml:space="preserve">Confidence interval coverage around Cis not robust to non-normality. </w:t>
      </w:r>
    </w:p>
    <w:p w14:paraId="10E88582" w14:textId="34257A12" w:rsidR="0036218B" w:rsidRDefault="0036218B" w:rsidP="00B05A8B">
      <w:pPr>
        <w:spacing w:line="360" w:lineRule="auto"/>
      </w:pPr>
      <w:r>
        <w:t xml:space="preserve">BONNETS DELTA – homogeneity of </w:t>
      </w:r>
      <w:r w:rsidR="00290B79">
        <w:t>v</w:t>
      </w:r>
      <w:r>
        <w:t>ariance is not required – non-normality</w:t>
      </w:r>
      <w:r w:rsidR="009E7EB5">
        <w:t xml:space="preserve"> is an issue for the others </w:t>
      </w:r>
      <w:r>
        <w:t xml:space="preserve"> </w:t>
      </w:r>
    </w:p>
    <w:p w14:paraId="3B0CEC80" w14:textId="77777777" w:rsidR="00290B79" w:rsidRDefault="00290B79" w:rsidP="00290B79">
      <w:pPr>
        <w:spacing w:line="360" w:lineRule="auto"/>
        <w:rPr>
          <w:rFonts w:cstheme="minorHAnsi"/>
        </w:rPr>
      </w:pPr>
      <w:r>
        <w:rPr>
          <w:rFonts w:cstheme="minorHAnsi"/>
        </w:rPr>
        <w:t xml:space="preserve">BONNETTE 2009 </w:t>
      </w:r>
      <w:proofErr w:type="gramStart"/>
      <w:r>
        <w:rPr>
          <w:rFonts w:cstheme="minorHAnsi"/>
        </w:rPr>
        <w:t>HERE ????</w:t>
      </w:r>
      <w:proofErr w:type="gramEnd"/>
    </w:p>
    <w:p w14:paraId="79605CDB" w14:textId="77777777" w:rsidR="00E46E26" w:rsidRPr="000A12FE" w:rsidRDefault="00E46E26" w:rsidP="00B05A8B">
      <w:pPr>
        <w:spacing w:line="360" w:lineRule="auto"/>
      </w:pPr>
    </w:p>
    <w:p w14:paraId="51725BCD" w14:textId="77777777" w:rsidR="00BD6349" w:rsidRDefault="00BD6349" w:rsidP="004E40C1">
      <w:pPr>
        <w:spacing w:line="360" w:lineRule="auto"/>
        <w:rPr>
          <w:rFonts w:cstheme="minorHAnsi"/>
        </w:rPr>
      </w:pPr>
      <w:r>
        <w:rPr>
          <w:rFonts w:cstheme="minorHAnsi"/>
        </w:rPr>
        <w:t>Categorical effect sizes:</w:t>
      </w:r>
    </w:p>
    <w:p w14:paraId="2B38A8E2" w14:textId="77777777" w:rsidR="00BD6349" w:rsidRDefault="00BD6349" w:rsidP="004E40C1">
      <w:pPr>
        <w:spacing w:line="360" w:lineRule="auto"/>
        <w:rPr>
          <w:rFonts w:cstheme="minorHAnsi"/>
        </w:rPr>
      </w:pPr>
    </w:p>
    <w:p w14:paraId="37B39EAC" w14:textId="2966AD4B" w:rsidR="00BD6349" w:rsidRDefault="0024416C" w:rsidP="004E40C1">
      <w:pPr>
        <w:spacing w:line="360" w:lineRule="auto"/>
        <w:rPr>
          <w:rFonts w:cstheme="minorHAnsi"/>
        </w:rPr>
      </w:pPr>
      <w:r>
        <w:rPr>
          <w:rFonts w:cstheme="minorHAnsi"/>
        </w:rPr>
        <w:t xml:space="preserve">Association: </w:t>
      </w:r>
    </w:p>
    <w:p w14:paraId="0CE10D8D" w14:textId="77777777" w:rsidR="00D17785" w:rsidRDefault="00D17785" w:rsidP="004E40C1">
      <w:pPr>
        <w:spacing w:line="360" w:lineRule="auto"/>
        <w:rPr>
          <w:rFonts w:cstheme="minorHAnsi"/>
        </w:rPr>
      </w:pPr>
    </w:p>
    <w:p w14:paraId="75777831" w14:textId="77777777" w:rsidR="00D17785" w:rsidRDefault="00D17785" w:rsidP="004E40C1">
      <w:pPr>
        <w:spacing w:line="360" w:lineRule="auto"/>
        <w:rPr>
          <w:rFonts w:cstheme="minorHAnsi"/>
          <w:b/>
        </w:rPr>
      </w:pPr>
    </w:p>
    <w:p w14:paraId="6BF4B2F9" w14:textId="77777777" w:rsidR="00D17785" w:rsidRDefault="00D17785" w:rsidP="004E40C1">
      <w:pPr>
        <w:spacing w:line="360" w:lineRule="auto"/>
        <w:rPr>
          <w:rFonts w:cstheme="minorHAnsi"/>
          <w:b/>
        </w:rPr>
      </w:pPr>
    </w:p>
    <w:p w14:paraId="1DA8BA5D" w14:textId="1816FA53" w:rsidR="00D17785" w:rsidRPr="00A31A5A" w:rsidRDefault="009B24C2" w:rsidP="00991F5A">
      <w:pPr>
        <w:spacing w:line="360" w:lineRule="auto"/>
        <w:rPr>
          <w:rFonts w:cstheme="minorHAnsi"/>
          <w:b/>
        </w:rPr>
      </w:pPr>
      <w:r w:rsidRPr="009B24C2">
        <w:rPr>
          <w:rFonts w:cstheme="minorHAnsi"/>
          <w:b/>
        </w:rPr>
        <w:t xml:space="preserve">Interpreting </w:t>
      </w:r>
      <w:r w:rsidR="0024416C">
        <w:rPr>
          <w:rFonts w:cstheme="minorHAnsi"/>
          <w:b/>
        </w:rPr>
        <w:t>effect sizes</w:t>
      </w:r>
      <w:r w:rsidRPr="009B24C2">
        <w:rPr>
          <w:rFonts w:cstheme="minorHAnsi"/>
          <w:b/>
        </w:rPr>
        <w:t xml:space="preserve"> </w:t>
      </w:r>
    </w:p>
    <w:p w14:paraId="7DAD3912" w14:textId="65E1ACA2" w:rsidR="00991F5A" w:rsidRDefault="00991F5A" w:rsidP="00991F5A">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w:t>
      </w:r>
      <w:r>
        <w:rPr>
          <w:rFonts w:cstheme="minorHAnsi"/>
        </w:rPr>
        <w:lastRenderedPageBreak/>
        <w:t xml:space="preserve">accepts either as input, although the default input is Cohen’s </w:t>
      </w:r>
      <w:r w:rsidRPr="00545AAD">
        <w:rPr>
          <w:rFonts w:cstheme="minorHAnsi"/>
          <w:i/>
        </w:rPr>
        <w:t>d</w:t>
      </w:r>
      <w:r>
        <w:rPr>
          <w:rFonts w:cstheme="minorHAnsi"/>
          <w:i/>
        </w:rPr>
        <w:t xml:space="preserve">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12AFAAEC" w14:textId="77777777" w:rsidR="009B24C2" w:rsidRDefault="009B24C2" w:rsidP="009B24C2">
      <w:pPr>
        <w:spacing w:line="360" w:lineRule="auto"/>
        <w:rPr>
          <w:rFonts w:cstheme="minorHAnsi"/>
        </w:rPr>
      </w:pPr>
    </w:p>
    <w:p w14:paraId="6B61C40F" w14:textId="77777777" w:rsidR="0020507C" w:rsidRDefault="0020507C" w:rsidP="0020507C">
      <w:pPr>
        <w:spacing w:line="360" w:lineRule="auto"/>
        <w:rPr>
          <w:rFonts w:cstheme="minorHAnsi"/>
        </w:rPr>
      </w:pPr>
    </w:p>
    <w:p w14:paraId="678FD851" w14:textId="77777777" w:rsidR="0020507C" w:rsidRDefault="0020507C" w:rsidP="0020507C">
      <w:pPr>
        <w:spacing w:line="360" w:lineRule="auto"/>
        <w:rPr>
          <w:rFonts w:cstheme="minorHAnsi"/>
        </w:rPr>
      </w:pPr>
      <w:r>
        <w:rPr>
          <w:rFonts w:cstheme="minorHAnsi"/>
        </w:rPr>
        <w:t xml:space="preserve">Proportion overlap (U) - </w:t>
      </w:r>
    </w:p>
    <w:p w14:paraId="783CE38B" w14:textId="77777777" w:rsidR="009B24C2" w:rsidRDefault="009B24C2" w:rsidP="009B24C2">
      <w:pPr>
        <w:spacing w:line="360" w:lineRule="auto"/>
        <w:rPr>
          <w:rFonts w:cstheme="minorHAnsi"/>
        </w:rPr>
      </w:pPr>
    </w:p>
    <w:p w14:paraId="52F23418" w14:textId="77777777" w:rsidR="009B24C2" w:rsidRPr="00FF72F2" w:rsidRDefault="009B24C2" w:rsidP="009B24C2">
      <w:pPr>
        <w:spacing w:line="360" w:lineRule="auto"/>
        <w:rPr>
          <w:noProof/>
        </w:rPr>
      </w:pPr>
      <w:r>
        <w:rPr>
          <w:noProof/>
        </w:rPr>
        <w:drawing>
          <wp:inline distT="0" distB="0" distL="0" distR="0" wp14:anchorId="20DDD7DC" wp14:editId="79AEDE39">
            <wp:extent cx="2855813" cy="2196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mallPlot.tiff"/>
                    <pic:cNvPicPr/>
                  </pic:nvPicPr>
                  <pic:blipFill>
                    <a:blip r:embed="rId21">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44901F9A" wp14:editId="68192A30">
            <wp:extent cx="2855813" cy="2196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diumPlot.tiff"/>
                    <pic:cNvPicPr/>
                  </pic:nvPicPr>
                  <pic:blipFill>
                    <a:blip r:embed="rId22">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28746C13" wp14:editId="1562D951">
            <wp:extent cx="2855813" cy="2196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argePlot.tiff"/>
                    <pic:cNvPicPr/>
                  </pic:nvPicPr>
                  <pic:blipFill>
                    <a:blip r:embed="rId23">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r>
        <w:rPr>
          <w:noProof/>
        </w:rPr>
        <w:drawing>
          <wp:inline distT="0" distB="0" distL="0" distR="0" wp14:anchorId="0C37A5B0" wp14:editId="4DDBF953">
            <wp:extent cx="2855813" cy="2196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raLargePlot.tiff"/>
                    <pic:cNvPicPr/>
                  </pic:nvPicPr>
                  <pic:blipFill>
                    <a:blip r:embed="rId24">
                      <a:extLst>
                        <a:ext uri="{28A0092B-C50C-407E-A947-70E740481C1C}">
                          <a14:useLocalDpi xmlns:a14="http://schemas.microsoft.com/office/drawing/2010/main" val="0"/>
                        </a:ext>
                      </a:extLst>
                    </a:blip>
                    <a:stretch>
                      <a:fillRect/>
                    </a:stretch>
                  </pic:blipFill>
                  <pic:spPr>
                    <a:xfrm>
                      <a:off x="0" y="0"/>
                      <a:ext cx="2855813" cy="2196000"/>
                    </a:xfrm>
                    <a:prstGeom prst="rect">
                      <a:avLst/>
                    </a:prstGeom>
                  </pic:spPr>
                </pic:pic>
              </a:graphicData>
            </a:graphic>
          </wp:inline>
        </w:drawing>
      </w:r>
    </w:p>
    <w:p w14:paraId="37D1AB9F" w14:textId="06623DC6" w:rsidR="009B24C2" w:rsidRDefault="009B24C2" w:rsidP="004E40C1">
      <w:pPr>
        <w:spacing w:line="360" w:lineRule="auto"/>
        <w:rPr>
          <w:rFonts w:cstheme="minorHAnsi"/>
        </w:rPr>
      </w:pPr>
      <w:r w:rsidRPr="001A6D78">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AE8055D" w14:textId="238ACDAD" w:rsidR="00BD6349" w:rsidRPr="0033062A" w:rsidRDefault="00BD6349" w:rsidP="004E40C1">
      <w:pPr>
        <w:spacing w:line="360" w:lineRule="auto"/>
        <w:rPr>
          <w:rFonts w:cstheme="minorHAnsi"/>
          <w:b/>
        </w:rPr>
      </w:pPr>
      <w:r w:rsidRPr="008377D1">
        <w:rPr>
          <w:rFonts w:cstheme="minorHAnsi"/>
          <w:b/>
        </w:rPr>
        <w:t>Effect size benchmarks</w:t>
      </w:r>
      <w:r>
        <w:rPr>
          <w:rFonts w:cstheme="minorHAnsi"/>
          <w:b/>
        </w:rPr>
        <w:t xml:space="preserve"> </w:t>
      </w:r>
    </w:p>
    <w:p w14:paraId="4222A08B" w14:textId="06DD9390" w:rsidR="00BD6349" w:rsidRDefault="00BD6349" w:rsidP="004E40C1">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w:t>
      </w:r>
      <w:r>
        <w:rPr>
          <w:rFonts w:cstheme="minorHAnsi"/>
        </w:rPr>
        <w:lastRenderedPageBreak/>
        <w:t xml:space="preserve">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r>
        <w:rPr>
          <w:rFonts w:cstheme="minorHAnsi"/>
        </w:rPr>
        <w:br/>
      </w:r>
    </w:p>
    <w:p w14:paraId="4575D395" w14:textId="77777777" w:rsidR="00BD6349" w:rsidRDefault="00BD6349" w:rsidP="004E40C1">
      <w:pPr>
        <w:spacing w:line="360" w:lineRule="auto"/>
        <w:rPr>
          <w:rFonts w:cstheme="minorHAnsi"/>
        </w:rPr>
      </w:pPr>
      <w:r>
        <w:rPr>
          <w:rFonts w:cstheme="minorHAnsi"/>
        </w:rPr>
        <w:t>The original effect size benchmarks were developed by Cohen to reflect approximate …</w:t>
      </w:r>
    </w:p>
    <w:p w14:paraId="201400BF" w14:textId="06BA8A70" w:rsidR="00BD6349" w:rsidRDefault="00BD6349" w:rsidP="004E40C1">
      <w:pPr>
        <w:spacing w:line="360" w:lineRule="auto"/>
        <w:rPr>
          <w:rFonts w:cstheme="minorHAnsi"/>
        </w:rPr>
      </w:pPr>
      <w:r>
        <w:rPr>
          <w:rFonts w:cstheme="minorHAnsi"/>
        </w:rPr>
        <w:t xml:space="preserve">The “small” and “large” effect size benchmarks examined </w:t>
      </w:r>
    </w:p>
    <w:p w14:paraId="3D5D8D9B" w14:textId="77777777" w:rsidR="00E5424F" w:rsidRDefault="00E5424F" w:rsidP="004E40C1">
      <w:pPr>
        <w:spacing w:line="360" w:lineRule="auto"/>
        <w:rPr>
          <w:rFonts w:cstheme="minorHAnsi"/>
        </w:rPr>
      </w:pPr>
    </w:p>
    <w:p w14:paraId="751156C5" w14:textId="77777777" w:rsidR="0024416C" w:rsidRDefault="00BD6349" w:rsidP="004E40C1">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sidR="00E62992">
        <w:rPr>
          <w:rFonts w:cstheme="minorHAnsi"/>
        </w:rPr>
        <w:fldChar w:fldCharType="begin"/>
      </w:r>
      <w:r w:rsidR="00E62992">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00E62992">
        <w:rPr>
          <w:rFonts w:cstheme="minorHAnsi"/>
        </w:rPr>
        <w:fldChar w:fldCharType="separate"/>
      </w:r>
      <w:r w:rsidR="00E62992">
        <w:rPr>
          <w:rFonts w:cstheme="minorHAnsi"/>
          <w:noProof/>
        </w:rPr>
        <w:t>(Reiser &amp; Faraggi, 1999)</w:t>
      </w:r>
      <w:r w:rsidR="00E62992">
        <w:rPr>
          <w:rFonts w:cstheme="minorHAnsi"/>
        </w:rPr>
        <w:fldChar w:fldCharType="end"/>
      </w:r>
      <w:r>
        <w:rPr>
          <w:rFonts w:cstheme="minorHAnsi"/>
        </w:rPr>
        <w:t xml:space="preserve">. </w:t>
      </w:r>
    </w:p>
    <w:p w14:paraId="0E549976" w14:textId="353AC199" w:rsidR="00BD6349" w:rsidRDefault="00BD6349" w:rsidP="004E40C1">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5286EE5C" w14:textId="2A21D224" w:rsidR="00BD6349" w:rsidRDefault="00BD6349" w:rsidP="004E40C1">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1D730DF3" w14:textId="77777777" w:rsidR="00BD6349" w:rsidRDefault="00BD6349" w:rsidP="004E40C1">
      <w:pPr>
        <w:spacing w:line="360" w:lineRule="auto"/>
        <w:rPr>
          <w:rFonts w:cstheme="minorHAnsi"/>
        </w:rPr>
      </w:pPr>
      <w:r>
        <w:rPr>
          <w:rFonts w:cstheme="minorHAnsi"/>
        </w:rPr>
        <w:t xml:space="preserve">Look at: </w:t>
      </w:r>
    </w:p>
    <w:p w14:paraId="595EC34A" w14:textId="5D8BB459" w:rsidR="00BD6349" w:rsidRDefault="00BD6349" w:rsidP="004E40C1">
      <w:pPr>
        <w:spacing w:line="360" w:lineRule="auto"/>
        <w:rPr>
          <w:rFonts w:cstheme="minorHAnsi"/>
        </w:rPr>
      </w:pPr>
      <w:r w:rsidRPr="005473CA">
        <w:rPr>
          <w:rFonts w:cstheme="minorHAnsi"/>
        </w:rPr>
        <w:t>Interpreting the magnitudes of correlation coefficients.</w:t>
      </w:r>
      <w:r>
        <w:rPr>
          <w:rFonts w:cstheme="minorHAnsi"/>
        </w:rPr>
        <w:t xml:space="preserve"> (</w:t>
      </w:r>
      <w:r w:rsidRPr="005473CA">
        <w:rPr>
          <w:rFonts w:cstheme="minorHAnsi"/>
        </w:rPr>
        <w:t xml:space="preserve">Hemphill </w:t>
      </w:r>
      <w:r>
        <w:rPr>
          <w:rFonts w:cstheme="minorHAnsi"/>
        </w:rPr>
        <w:t>2003)</w:t>
      </w:r>
    </w:p>
    <w:p w14:paraId="5392A04F" w14:textId="77777777" w:rsidR="0024416C" w:rsidRDefault="0024416C" w:rsidP="004E40C1">
      <w:pPr>
        <w:spacing w:line="360" w:lineRule="auto"/>
        <w:rPr>
          <w:rFonts w:cstheme="minorHAnsi"/>
        </w:rPr>
      </w:pPr>
    </w:p>
    <w:p w14:paraId="58A6D95C" w14:textId="77777777" w:rsidR="006F7CCD" w:rsidRDefault="006F7CCD" w:rsidP="006F7CCD">
      <w:pPr>
        <w:spacing w:line="360" w:lineRule="auto"/>
        <w:rPr>
          <w:rFonts w:cstheme="minorHAnsi"/>
        </w:rPr>
      </w:pPr>
    </w:p>
    <w:p w14:paraId="13ED74D1" w14:textId="77777777" w:rsidR="006F7CCD" w:rsidRDefault="006F7CCD" w:rsidP="006F7CCD">
      <w:pPr>
        <w:spacing w:line="360" w:lineRule="auto"/>
        <w:rPr>
          <w:rFonts w:cstheme="minorHAnsi"/>
        </w:rPr>
      </w:pPr>
      <w:r>
        <w:rPr>
          <w:rFonts w:cstheme="minorHAnsi"/>
        </w:rPr>
        <w:t>4.1.3 True average effect sizes seen in areas of psychology research</w:t>
      </w:r>
    </w:p>
    <w:p w14:paraId="202DD002" w14:textId="41FF9E2C" w:rsidR="00A219B3" w:rsidRDefault="00A219B3" w:rsidP="006F7CCD">
      <w:pPr>
        <w:spacing w:line="360" w:lineRule="auto"/>
        <w:rPr>
          <w:rFonts w:cstheme="minorHAnsi"/>
        </w:rPr>
      </w:pPr>
      <w:r>
        <w:rPr>
          <w:rFonts w:cstheme="minorHAnsi"/>
        </w:rPr>
        <w:t xml:space="preserve">Another approach to developing benchmarks effect sizes in psychological research has been to </w:t>
      </w:r>
    </w:p>
    <w:p w14:paraId="17A739F7" w14:textId="0F5DE52E" w:rsidR="006F7CCD" w:rsidRDefault="006F7CCD" w:rsidP="006F7CCD">
      <w:pPr>
        <w:spacing w:line="360" w:lineRule="auto"/>
        <w:rPr>
          <w:rFonts w:cstheme="minorHAnsi"/>
        </w:rPr>
      </w:pPr>
      <w:r>
        <w:rPr>
          <w:rFonts w:cstheme="minorHAnsi"/>
        </w:rPr>
        <w:t>DISCUSS ESTIMATES OF THE ACTUAL AVERAGE EFFECT SIZE SEEN IN FIELDS OF PSYCHOLOGICAL RESEARCH</w:t>
      </w:r>
    </w:p>
    <w:p w14:paraId="05676983" w14:textId="77777777" w:rsidR="006F7CCD" w:rsidRDefault="006F7CCD" w:rsidP="006F7CCD">
      <w:pPr>
        <w:spacing w:line="360" w:lineRule="auto"/>
        <w:rPr>
          <w:rFonts w:cstheme="minorHAnsi"/>
        </w:rPr>
      </w:pPr>
    </w:p>
    <w:p w14:paraId="6B478394" w14:textId="455C3499" w:rsidR="006F7CCD" w:rsidRDefault="006F7CCD" w:rsidP="006F7CCD">
      <w:pPr>
        <w:spacing w:line="360" w:lineRule="auto"/>
        <w:rPr>
          <w:rFonts w:cstheme="minorHAnsi"/>
        </w:rPr>
      </w:pPr>
    </w:p>
    <w:p w14:paraId="7E984911" w14:textId="77777777" w:rsidR="0047701C" w:rsidRPr="0047701C" w:rsidRDefault="0047701C" w:rsidP="0047701C">
      <w:pPr>
        <w:spacing w:before="100" w:beforeAutospacing="1" w:after="100" w:afterAutospacing="1" w:line="240" w:lineRule="auto"/>
        <w:rPr>
          <w:rFonts w:ascii="Segoe UI" w:eastAsia="Times New Roman" w:hAnsi="Segoe UI" w:cs="Segoe UI"/>
          <w:color w:val="333333"/>
          <w:sz w:val="18"/>
          <w:szCs w:val="18"/>
          <w:lang w:eastAsia="en-AU"/>
        </w:rPr>
      </w:pPr>
      <w:bookmarkStart w:id="1" w:name="_GoBack"/>
      <w:bookmarkEnd w:id="1"/>
      <w:r w:rsidRPr="0047701C">
        <w:rPr>
          <w:rFonts w:ascii="Segoe UI" w:eastAsia="Times New Roman" w:hAnsi="Segoe UI" w:cs="Segoe UI"/>
          <w:color w:val="333333"/>
          <w:sz w:val="18"/>
          <w:szCs w:val="18"/>
          <w:lang w:eastAsia="en-AU"/>
        </w:rPr>
        <w:lastRenderedPageBreak/>
        <w:t> </w:t>
      </w:r>
    </w:p>
    <w:p w14:paraId="7D5AB53C" w14:textId="1BE7AEF8" w:rsidR="0047701C" w:rsidRDefault="0047701C" w:rsidP="006F7CCD">
      <w:pPr>
        <w:spacing w:line="360" w:lineRule="auto"/>
        <w:rPr>
          <w:rFonts w:cstheme="minorHAnsi"/>
        </w:rPr>
      </w:pPr>
    </w:p>
    <w:p w14:paraId="2230106D" w14:textId="28F2DF25" w:rsidR="0047701C" w:rsidRDefault="0047701C" w:rsidP="006F7CCD">
      <w:pPr>
        <w:spacing w:line="360" w:lineRule="auto"/>
        <w:rPr>
          <w:rFonts w:cstheme="minorHAnsi"/>
        </w:rPr>
      </w:pPr>
    </w:p>
    <w:p w14:paraId="0867551A" w14:textId="77777777" w:rsidR="0047701C" w:rsidRDefault="0047701C" w:rsidP="006F7CCD">
      <w:pPr>
        <w:spacing w:line="360" w:lineRule="auto"/>
        <w:rPr>
          <w:rFonts w:cstheme="minorHAnsi"/>
        </w:rPr>
      </w:pPr>
    </w:p>
    <w:p w14:paraId="318FBF6D" w14:textId="77777777" w:rsidR="006F7CCD" w:rsidRDefault="006F7CCD" w:rsidP="006F7CCD">
      <w:pPr>
        <w:spacing w:line="360" w:lineRule="auto"/>
        <w:rPr>
          <w:rFonts w:cstheme="minorHAnsi"/>
        </w:rPr>
      </w:pPr>
    </w:p>
    <w:p w14:paraId="72AF7968" w14:textId="77777777" w:rsidR="006F7CCD" w:rsidRDefault="006F7CCD" w:rsidP="006F7CCD">
      <w:pPr>
        <w:rPr>
          <w:rFonts w:cstheme="minorHAnsi"/>
        </w:rPr>
      </w:pPr>
      <w:r>
        <w:rPr>
          <w:rFonts w:cstheme="minorHAnsi"/>
        </w:rPr>
        <w:t>Systematic review</w:t>
      </w:r>
    </w:p>
    <w:p w14:paraId="50D18F8E" w14:textId="77777777" w:rsidR="006F7CCD" w:rsidRDefault="006F7CCD" w:rsidP="006F7CCD">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32CFB67A" w14:textId="0745FB89" w:rsidR="00BD6349" w:rsidRDefault="006F7CCD" w:rsidP="004E40C1">
      <w:pPr>
        <w:spacing w:line="360" w:lineRule="auto"/>
        <w:rPr>
          <w:rFonts w:cstheme="minorHAnsi"/>
        </w:rPr>
      </w:pPr>
      <w:r>
        <w:rPr>
          <w:rFonts w:cstheme="minorHAnsi"/>
        </w:rPr>
        <w:t>See C:\Users\fsingletonthorn\Documents\PhD\Dissertation Documents\List of papers providing effect size benchmarks.xlsx for tracking document</w:t>
      </w:r>
    </w:p>
    <w:p w14:paraId="1F5C30DE" w14:textId="77777777" w:rsidR="00E053BC" w:rsidRPr="00E053BC" w:rsidRDefault="00E053BC" w:rsidP="00E053BC">
      <w:pPr>
        <w:spacing w:after="0" w:line="240" w:lineRule="auto"/>
        <w:rPr>
          <w:rFonts w:ascii="Calibri" w:eastAsia="Times New Roman" w:hAnsi="Calibri" w:cs="Calibri"/>
          <w:color w:val="000000"/>
          <w:lang w:eastAsia="en-AU"/>
        </w:rPr>
      </w:pPr>
      <w:r w:rsidRPr="00E053BC">
        <w:rPr>
          <w:rFonts w:ascii="Calibri" w:eastAsia="Times New Roman" w:hAnsi="Calibri" w:cs="Calibri"/>
          <w:color w:val="000000"/>
          <w:lang w:eastAsia="en-AU"/>
        </w:rPr>
        <w:t>Cooper, H., &amp; Findley, M. (1982). Expected Effect Sizes: Estimates for Statistical Power Analysis in Social Psychology</w:t>
      </w:r>
    </w:p>
    <w:p w14:paraId="22CF71D1" w14:textId="58667D69" w:rsidR="00857447" w:rsidRPr="00E053BC" w:rsidRDefault="00E053BC" w:rsidP="00E053BC">
      <w:pPr>
        <w:pStyle w:val="ListParagraph"/>
        <w:numPr>
          <w:ilvl w:val="0"/>
          <w:numId w:val="1"/>
        </w:numPr>
        <w:spacing w:line="360" w:lineRule="auto"/>
        <w:rPr>
          <w:rFonts w:cstheme="minorHAnsi"/>
        </w:rPr>
      </w:pPr>
      <w:r>
        <w:rPr>
          <w:rFonts w:cstheme="minorHAnsi"/>
        </w:rPr>
        <w:t xml:space="preserve">Probably possible to just double the f statistics to get d for </w:t>
      </w:r>
      <w:proofErr w:type="spellStart"/>
      <w:r>
        <w:rPr>
          <w:rFonts w:cstheme="minorHAnsi"/>
        </w:rPr>
        <w:t>df</w:t>
      </w:r>
      <w:proofErr w:type="spellEnd"/>
      <w:r>
        <w:rPr>
          <w:rFonts w:cstheme="minorHAnsi"/>
        </w:rPr>
        <w:t xml:space="preserve"> = 1, maybe for greater ones as well</w:t>
      </w:r>
    </w:p>
    <w:p w14:paraId="681F5E69" w14:textId="1675BF35" w:rsidR="0069030E" w:rsidRDefault="0069030E" w:rsidP="004E40C1">
      <w:pPr>
        <w:spacing w:line="360" w:lineRule="auto"/>
        <w:rPr>
          <w:rFonts w:cstheme="minorHAnsi"/>
        </w:rPr>
      </w:pPr>
    </w:p>
    <w:p w14:paraId="3E351EA8" w14:textId="6B28BA89" w:rsidR="0069030E" w:rsidRDefault="0069030E" w:rsidP="004E40C1">
      <w:pPr>
        <w:spacing w:line="360" w:lineRule="auto"/>
        <w:rPr>
          <w:rFonts w:cstheme="minorHAnsi"/>
        </w:rPr>
      </w:pPr>
      <w:r>
        <w:rPr>
          <w:noProof/>
        </w:rPr>
        <w:lastRenderedPageBreak/>
        <w:drawing>
          <wp:inline distT="0" distB="0" distL="0" distR="0" wp14:anchorId="49C50E05" wp14:editId="48DEA2B8">
            <wp:extent cx="4292501" cy="48821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504"/>
                    <a:stretch/>
                  </pic:blipFill>
                  <pic:spPr bwMode="auto">
                    <a:xfrm>
                      <a:off x="0" y="0"/>
                      <a:ext cx="4292756" cy="4882391"/>
                    </a:xfrm>
                    <a:prstGeom prst="rect">
                      <a:avLst/>
                    </a:prstGeom>
                    <a:ln>
                      <a:noFill/>
                    </a:ln>
                    <a:extLst>
                      <a:ext uri="{53640926-AAD7-44D8-BBD7-CCE9431645EC}">
                        <a14:shadowObscured xmlns:a14="http://schemas.microsoft.com/office/drawing/2010/main"/>
                      </a:ext>
                    </a:extLst>
                  </pic:spPr>
                </pic:pic>
              </a:graphicData>
            </a:graphic>
          </wp:inline>
        </w:drawing>
      </w:r>
    </w:p>
    <w:p w14:paraId="0FB1DC8A" w14:textId="0D8176F0" w:rsidR="00445668" w:rsidRDefault="00A65B8A" w:rsidP="004E40C1">
      <w:pPr>
        <w:spacing w:line="360" w:lineRule="auto"/>
        <w:rPr>
          <w:rFonts w:cstheme="minorHAnsi"/>
        </w:rPr>
      </w:pPr>
      <w:r>
        <w:rPr>
          <w:rFonts w:cstheme="minorHAnsi"/>
        </w:rPr>
        <w:t xml:space="preserve">Figure [counselling] </w:t>
      </w:r>
      <w:r w:rsidR="00445668">
        <w:rPr>
          <w:rFonts w:cstheme="minorHAnsi"/>
        </w:rPr>
        <w:t xml:space="preserve">Frequency polygon of all univariate </w:t>
      </w:r>
      <w:r w:rsidRPr="00A65B8A">
        <w:rPr>
          <w:rFonts w:cstheme="minorHAnsi"/>
        </w:rPr>
        <w:t>inferential statistic</w:t>
      </w:r>
      <w:r>
        <w:rPr>
          <w:rFonts w:cstheme="minorHAnsi"/>
        </w:rPr>
        <w:t>s</w:t>
      </w:r>
      <w:r w:rsidRPr="00A65B8A">
        <w:rPr>
          <w:rFonts w:cstheme="minorHAnsi"/>
        </w:rPr>
        <w:t xml:space="preserve"> reported in the Journal of Counselling Psychology, 1970-1979</w:t>
      </w:r>
      <w:r>
        <w:rPr>
          <w:rFonts w:cstheme="minorHAnsi"/>
        </w:rPr>
        <w:t xml:space="preserve"> </w:t>
      </w:r>
      <w:r w:rsidR="00445668">
        <w:rPr>
          <w:rFonts w:cstheme="minorHAnsi"/>
        </w:rPr>
        <w:t>Reproduced from</w:t>
      </w:r>
      <w:r>
        <w:rPr>
          <w:rFonts w:cstheme="minorHAnsi"/>
        </w:rPr>
        <w:t xml:space="preserve"> {</w:t>
      </w:r>
      <w:proofErr w:type="spellStart"/>
      <w:r>
        <w:rPr>
          <w:rFonts w:cstheme="minorHAnsi"/>
        </w:rPr>
        <w:t>Haase</w:t>
      </w:r>
      <w:proofErr w:type="spellEnd"/>
      <w:r>
        <w:rPr>
          <w:rFonts w:cstheme="minorHAnsi"/>
        </w:rPr>
        <w:t>, 1982 #833}</w:t>
      </w:r>
    </w:p>
    <w:p w14:paraId="2D872085" w14:textId="33F74C35" w:rsidR="00445668" w:rsidRDefault="00445668" w:rsidP="004E40C1">
      <w:pPr>
        <w:spacing w:line="360" w:lineRule="auto"/>
        <w:rPr>
          <w:rFonts w:cstheme="minorHAnsi"/>
        </w:rPr>
      </w:pPr>
    </w:p>
    <w:p w14:paraId="31336871" w14:textId="77777777" w:rsidR="00445668" w:rsidRDefault="00445668" w:rsidP="004E40C1">
      <w:pPr>
        <w:spacing w:line="360" w:lineRule="auto"/>
        <w:rPr>
          <w:rFonts w:cstheme="minorHAnsi"/>
        </w:rPr>
      </w:pPr>
    </w:p>
    <w:p w14:paraId="02108B24" w14:textId="77777777" w:rsidR="0069030E" w:rsidRDefault="0069030E" w:rsidP="004E40C1">
      <w:pPr>
        <w:spacing w:line="360" w:lineRule="auto"/>
        <w:rPr>
          <w:rFonts w:cstheme="minorHAnsi"/>
        </w:rPr>
      </w:pPr>
    </w:p>
    <w:p w14:paraId="0FDC403F" w14:textId="0F99584D" w:rsidR="0069030E" w:rsidRDefault="0069030E" w:rsidP="004E40C1">
      <w:pPr>
        <w:spacing w:line="360" w:lineRule="auto"/>
        <w:rPr>
          <w:rFonts w:cstheme="minorHAnsi"/>
        </w:rPr>
      </w:pPr>
    </w:p>
    <w:p w14:paraId="08DD4A48" w14:textId="2C776A80" w:rsidR="0069030E" w:rsidRDefault="0069030E" w:rsidP="004E40C1">
      <w:pPr>
        <w:spacing w:line="360" w:lineRule="auto"/>
        <w:rPr>
          <w:rFonts w:cstheme="minorHAnsi"/>
        </w:rPr>
      </w:pPr>
    </w:p>
    <w:p w14:paraId="7C3D68C5" w14:textId="77777777" w:rsidR="0069030E" w:rsidRDefault="0069030E" w:rsidP="004E40C1">
      <w:pPr>
        <w:spacing w:line="360" w:lineRule="auto"/>
        <w:rPr>
          <w:rFonts w:cstheme="minorHAnsi"/>
        </w:rPr>
      </w:pPr>
    </w:p>
    <w:p w14:paraId="65982A47" w14:textId="77777777" w:rsidR="00BD6349" w:rsidRDefault="00BD6349" w:rsidP="004E40C1">
      <w:pPr>
        <w:spacing w:line="360" w:lineRule="auto"/>
        <w:rPr>
          <w:rFonts w:cstheme="minorHAnsi"/>
        </w:rPr>
      </w:pPr>
      <w:r>
        <w:rPr>
          <w:rFonts w:cstheme="minorHAnsi"/>
        </w:rPr>
        <w:t>4.1.4</w:t>
      </w:r>
    </w:p>
    <w:p w14:paraId="359B876D" w14:textId="5CB261B5" w:rsidR="00BD6349" w:rsidRDefault="00BD6349" w:rsidP="004E40C1">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9746F25" w14:textId="425B414F" w:rsidR="00BD6349" w:rsidRDefault="00BD6349" w:rsidP="004E40C1">
      <w:pPr>
        <w:spacing w:line="360" w:lineRule="auto"/>
        <w:rPr>
          <w:rFonts w:cstheme="minorHAnsi"/>
        </w:rPr>
      </w:pPr>
      <w:r>
        <w:rPr>
          <w:rFonts w:cstheme="minorHAnsi"/>
        </w:rPr>
        <w:lastRenderedPageBreak/>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4438993E" w14:textId="58BAE6FA" w:rsidR="00BD6349" w:rsidRPr="00FC6F35" w:rsidRDefault="00BD6349" w:rsidP="004E40C1">
      <w:pPr>
        <w:spacing w:line="360" w:lineRule="auto"/>
        <w:rPr>
          <w:rFonts w:cstheme="minorHAnsi"/>
        </w:rPr>
      </w:pPr>
      <w:r>
        <w:rPr>
          <w:rFonts w:cstheme="minorHAnsi"/>
        </w:rPr>
        <w:t>4.1.</w:t>
      </w:r>
      <w:r w:rsidR="007F56F6">
        <w:rPr>
          <w:rFonts w:cstheme="minorHAnsi"/>
        </w:rPr>
        <w:t>5</w:t>
      </w:r>
    </w:p>
    <w:p w14:paraId="62673AF2" w14:textId="425307E2" w:rsidR="0068648D" w:rsidRDefault="0068648D" w:rsidP="004E40C1">
      <w:pPr>
        <w:spacing w:line="360" w:lineRule="auto"/>
      </w:pPr>
      <w:r>
        <w:t xml:space="preserve">Attempts to </w:t>
      </w:r>
      <w:r w:rsidR="007F56F6">
        <w:t xml:space="preserve">estimate </w:t>
      </w:r>
      <w:r>
        <w:t xml:space="preserve"> </w:t>
      </w:r>
    </w:p>
    <w:p w14:paraId="08B4682E" w14:textId="5B306B57" w:rsidR="0068648D" w:rsidRDefault="0068648D" w:rsidP="004E40C1">
      <w:pPr>
        <w:spacing w:line="360" w:lineRule="auto"/>
      </w:pPr>
      <w:r w:rsidRPr="0068648D">
        <w:t>Richard, Bond Jr., &amp; Stokes-</w:t>
      </w:r>
      <w:proofErr w:type="spellStart"/>
      <w:r w:rsidRPr="0068648D">
        <w:t>Zoota</w:t>
      </w:r>
      <w:proofErr w:type="spellEnd"/>
      <w:r w:rsidRPr="0068648D">
        <w:t xml:space="preserve"> (2003)</w:t>
      </w:r>
      <w:r>
        <w:t xml:space="preserve"> One hundred years of social psychology … </w:t>
      </w:r>
    </w:p>
    <w:p w14:paraId="61E51276" w14:textId="1C781FF7" w:rsidR="0068648D" w:rsidRDefault="00E5424F" w:rsidP="004E40C1">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476F16E7" w14:textId="0BCE8366" w:rsidR="005B3A0C" w:rsidRDefault="005B3A0C" w:rsidP="004E40C1">
      <w:pPr>
        <w:spacing w:line="360" w:lineRule="auto"/>
      </w:pPr>
    </w:p>
    <w:p w14:paraId="0C938D9D" w14:textId="78B867E8" w:rsidR="005B3A0C" w:rsidRDefault="005B3A0C" w:rsidP="004E40C1">
      <w:pPr>
        <w:spacing w:line="360" w:lineRule="auto"/>
      </w:pPr>
      <w:r>
        <w:t>MAYBE TRY TO ACCOUNT FOR PUBLICATION BIAS IN SOME WAY??</w:t>
      </w:r>
    </w:p>
    <w:p w14:paraId="55772CB6" w14:textId="57FB1EA7" w:rsidR="006B5671" w:rsidRDefault="006B5671" w:rsidP="004E40C1">
      <w:pPr>
        <w:spacing w:line="360" w:lineRule="auto"/>
      </w:pPr>
    </w:p>
    <w:p w14:paraId="57D3D305" w14:textId="2B8C13AB" w:rsidR="006B5671" w:rsidRDefault="006B5671" w:rsidP="004E40C1">
      <w:pPr>
        <w:spacing w:line="360" w:lineRule="auto"/>
      </w:pPr>
      <w:r>
        <w:t xml:space="preserve">Other reasonable benchmarks? </w:t>
      </w:r>
      <w:r w:rsidR="0046488B">
        <w:t>Minimum</w:t>
      </w:r>
      <w:r>
        <w:t xml:space="preserve"> clinically significant </w:t>
      </w:r>
      <w:r w:rsidR="0046488B">
        <w:t xml:space="preserve">estimates? </w:t>
      </w:r>
    </w:p>
    <w:p w14:paraId="08D7E9C7" w14:textId="5E301D21" w:rsidR="006B5671" w:rsidRDefault="006B5671" w:rsidP="004E40C1">
      <w:pPr>
        <w:spacing w:line="360" w:lineRule="auto"/>
      </w:pPr>
    </w:p>
    <w:p w14:paraId="76DA70C6" w14:textId="77777777" w:rsidR="006B5671" w:rsidRDefault="006B5671" w:rsidP="004E40C1">
      <w:pPr>
        <w:spacing w:line="360" w:lineRule="auto"/>
      </w:pPr>
    </w:p>
    <w:p w14:paraId="1CA48D9B" w14:textId="6FD92283" w:rsidR="005B3A0C" w:rsidRDefault="005B3A0C" w:rsidP="004E40C1">
      <w:pPr>
        <w:spacing w:line="360" w:lineRule="auto"/>
      </w:pPr>
    </w:p>
    <w:p w14:paraId="780DE60F" w14:textId="77777777" w:rsidR="005B3A0C" w:rsidRDefault="005B3A0C" w:rsidP="004E40C1">
      <w:pPr>
        <w:spacing w:line="360" w:lineRule="auto"/>
      </w:pPr>
    </w:p>
    <w:p w14:paraId="3DBB1B20" w14:textId="14374BFD" w:rsidR="009B24C2" w:rsidRDefault="009B24C2">
      <w:r>
        <w:br w:type="page"/>
      </w:r>
    </w:p>
    <w:p w14:paraId="286AF809" w14:textId="69AA83F0" w:rsidR="00E62992" w:rsidRDefault="009B24C2" w:rsidP="004E40C1">
      <w:pPr>
        <w:spacing w:line="360" w:lineRule="auto"/>
      </w:pPr>
      <w:r>
        <w:lastRenderedPageBreak/>
        <w:t>References</w:t>
      </w:r>
    </w:p>
    <w:p w14:paraId="0D20C7DD" w14:textId="77777777" w:rsidR="0058059A" w:rsidRPr="0058059A" w:rsidRDefault="00E62992" w:rsidP="0058059A">
      <w:pPr>
        <w:pStyle w:val="EndNoteBibliography"/>
        <w:spacing w:after="0"/>
        <w:ind w:left="720" w:hanging="720"/>
      </w:pPr>
      <w:r>
        <w:fldChar w:fldCharType="begin"/>
      </w:r>
      <w:r>
        <w:instrText xml:space="preserve"> ADDIN EN.REFLIST </w:instrText>
      </w:r>
      <w:r>
        <w:fldChar w:fldCharType="separate"/>
      </w:r>
      <w:r w:rsidR="0058059A" w:rsidRPr="0058059A">
        <w:t xml:space="preserve">Borenstein, M., Hedges, L. V., Higgins, J. P., &amp; Rothstein, H. R. (2011). </w:t>
      </w:r>
      <w:r w:rsidR="0058059A" w:rsidRPr="0058059A">
        <w:rPr>
          <w:i/>
        </w:rPr>
        <w:t>Introduction to Meta-Analysis</w:t>
      </w:r>
      <w:r w:rsidR="0058059A" w:rsidRPr="0058059A">
        <w:t>. West Sussex, United Kingdom: John Wiley &amp; Sons.</w:t>
      </w:r>
    </w:p>
    <w:p w14:paraId="0493C9CE" w14:textId="77777777" w:rsidR="0058059A" w:rsidRPr="0058059A" w:rsidRDefault="0058059A" w:rsidP="0058059A">
      <w:pPr>
        <w:pStyle w:val="EndNoteBibliography"/>
        <w:spacing w:after="0"/>
        <w:ind w:left="720" w:hanging="720"/>
      </w:pPr>
      <w:r w:rsidRPr="0058059A">
        <w:t xml:space="preserve">Cohen, J. (1962). The statistical power of abnormal-social psychological research: A review. </w:t>
      </w:r>
      <w:r w:rsidRPr="0058059A">
        <w:rPr>
          <w:i/>
        </w:rPr>
        <w:t>The Journal of Abnormal and Social Psychology, 65</w:t>
      </w:r>
      <w:r w:rsidRPr="0058059A">
        <w:t>, 145-153. doi:10.1037/h0045186</w:t>
      </w:r>
    </w:p>
    <w:p w14:paraId="1AB09920" w14:textId="77777777" w:rsidR="0058059A" w:rsidRPr="0058059A" w:rsidRDefault="0058059A" w:rsidP="0058059A">
      <w:pPr>
        <w:pStyle w:val="EndNoteBibliography"/>
        <w:spacing w:after="0"/>
        <w:ind w:left="720" w:hanging="720"/>
      </w:pPr>
      <w:r w:rsidRPr="0058059A">
        <w:t xml:space="preserve">Cohen, J. (1977). </w:t>
      </w:r>
      <w:r w:rsidRPr="0058059A">
        <w:rPr>
          <w:i/>
        </w:rPr>
        <w:t>Statistical power analysis for the behavioral sciences</w:t>
      </w:r>
      <w:r w:rsidRPr="0058059A">
        <w:t xml:space="preserve"> (2nd ed.). Hillsdale, NJ, US: Lawrence Erlbaum Associates, Inc.</w:t>
      </w:r>
    </w:p>
    <w:p w14:paraId="166DEA1A" w14:textId="77777777" w:rsidR="0058059A" w:rsidRPr="0058059A" w:rsidRDefault="0058059A" w:rsidP="0058059A">
      <w:pPr>
        <w:pStyle w:val="EndNoteBibliography"/>
        <w:spacing w:after="0"/>
        <w:ind w:left="720" w:hanging="720"/>
      </w:pPr>
      <w:r w:rsidRPr="0058059A">
        <w:t>Cohen, J. (1988). Statistical power analysis for the behavioral sciences (2nd ed.). Hillsdale, New Jersey: Erlbaum.</w:t>
      </w:r>
    </w:p>
    <w:p w14:paraId="42067CAE" w14:textId="77777777" w:rsidR="0058059A" w:rsidRPr="0058059A" w:rsidRDefault="0058059A" w:rsidP="0058059A">
      <w:pPr>
        <w:pStyle w:val="EndNoteBibliography"/>
        <w:spacing w:after="0"/>
        <w:ind w:left="720" w:hanging="720"/>
      </w:pPr>
      <w:r w:rsidRPr="0058059A">
        <w:t xml:space="preserve">Cumming, G. (2013). The New Statistics. </w:t>
      </w:r>
      <w:r w:rsidRPr="0058059A">
        <w:rPr>
          <w:i/>
        </w:rPr>
        <w:t>Psychological Science, 25</w:t>
      </w:r>
      <w:r w:rsidRPr="0058059A">
        <w:t>, 7-29. doi:10.1177/0956797613504966</w:t>
      </w:r>
    </w:p>
    <w:p w14:paraId="7BF0AA29" w14:textId="77777777" w:rsidR="0058059A" w:rsidRPr="0058059A" w:rsidRDefault="0058059A" w:rsidP="0058059A">
      <w:pPr>
        <w:pStyle w:val="EndNoteBibliography"/>
        <w:spacing w:after="0"/>
        <w:ind w:left="720" w:hanging="720"/>
      </w:pPr>
      <w:r w:rsidRPr="0058059A">
        <w:t xml:space="preserve">Faul, F., Erdfelder, E., Lang, A.-G., &amp; Buchner, A. (2007). G*Power 3: A flexible statistical power analysis program for the social, behavioral, and biomedical sciences. </w:t>
      </w:r>
      <w:r w:rsidRPr="0058059A">
        <w:rPr>
          <w:i/>
        </w:rPr>
        <w:t>Behavior Research Methods, 39</w:t>
      </w:r>
      <w:r w:rsidRPr="0058059A">
        <w:t>, 175-191. doi:10.3758/bf03193146</w:t>
      </w:r>
    </w:p>
    <w:p w14:paraId="6B774CAA" w14:textId="77777777" w:rsidR="0058059A" w:rsidRPr="0058059A" w:rsidRDefault="0058059A" w:rsidP="0058059A">
      <w:pPr>
        <w:pStyle w:val="EndNoteBibliography"/>
        <w:spacing w:after="0"/>
        <w:ind w:left="720" w:hanging="720"/>
      </w:pPr>
      <w:r w:rsidRPr="0058059A">
        <w:t xml:space="preserve">Gibbons, R. D., Hedeker, D. R., &amp; Davis, J. M. (1993). Estimation of Effect Size From a Series of Experiments Involving Paired Comparisons. </w:t>
      </w:r>
      <w:r w:rsidRPr="0058059A">
        <w:rPr>
          <w:i/>
        </w:rPr>
        <w:t>Journal of Educational Statistics, 18</w:t>
      </w:r>
      <w:r w:rsidRPr="0058059A">
        <w:t>, 271-279. doi:10.3102/10769986018003271</w:t>
      </w:r>
    </w:p>
    <w:p w14:paraId="7D9625FC" w14:textId="77777777" w:rsidR="0058059A" w:rsidRPr="0058059A" w:rsidRDefault="0058059A" w:rsidP="0058059A">
      <w:pPr>
        <w:pStyle w:val="EndNoteBibliography"/>
        <w:spacing w:after="0"/>
        <w:ind w:left="720" w:hanging="720"/>
      </w:pPr>
      <w:r w:rsidRPr="0058059A">
        <w:t xml:space="preserve">Hedges, L. V. (1981). Distribution Theory for Glass's Estimator of Effect size and Related Estimators. </w:t>
      </w:r>
      <w:r w:rsidRPr="0058059A">
        <w:rPr>
          <w:i/>
        </w:rPr>
        <w:t>Journal of Educational Statistics, 6</w:t>
      </w:r>
      <w:r w:rsidRPr="0058059A">
        <w:t>, 107-128. doi:10.3102/10769986006002107</w:t>
      </w:r>
    </w:p>
    <w:p w14:paraId="11D51D20" w14:textId="77777777" w:rsidR="0058059A" w:rsidRPr="0058059A" w:rsidRDefault="0058059A" w:rsidP="0058059A">
      <w:pPr>
        <w:pStyle w:val="EndNoteBibliography"/>
        <w:spacing w:after="0"/>
        <w:ind w:left="720" w:hanging="720"/>
      </w:pPr>
      <w:r w:rsidRPr="0058059A">
        <w:t>Hedges, L. V., &amp; Olkin, I. (1985). Statistical Methods for Meta Analysis. San Diego, CA: Academic Press.</w:t>
      </w:r>
    </w:p>
    <w:p w14:paraId="0EA633B7" w14:textId="77777777" w:rsidR="0058059A" w:rsidRPr="0058059A" w:rsidRDefault="0058059A" w:rsidP="0058059A">
      <w:pPr>
        <w:pStyle w:val="EndNoteBibliography"/>
        <w:spacing w:after="0"/>
        <w:ind w:left="720" w:hanging="720"/>
      </w:pPr>
      <w:r w:rsidRPr="0058059A">
        <w:t xml:space="preserve">Kruschke, J. K., &amp; Liddell, T. M. (2017). The Bayesian New Statistics: Hypothesis testing, estimation, meta-analysis, and power analysis from a Bayesian perspective. </w:t>
      </w:r>
      <w:r w:rsidRPr="0058059A">
        <w:rPr>
          <w:i/>
        </w:rPr>
        <w:t>Psychonomic Bulletin &amp; Review</w:t>
      </w:r>
      <w:r w:rsidRPr="0058059A">
        <w:t>. doi:10.3758/s13423-016-1221-4</w:t>
      </w:r>
    </w:p>
    <w:p w14:paraId="2650E14E" w14:textId="77777777" w:rsidR="0058059A" w:rsidRPr="0058059A" w:rsidRDefault="0058059A" w:rsidP="0058059A">
      <w:pPr>
        <w:pStyle w:val="EndNoteBibliography"/>
        <w:spacing w:after="0"/>
        <w:ind w:left="720" w:hanging="720"/>
      </w:pPr>
      <w:r w:rsidRPr="0058059A">
        <w:t xml:space="preserve">Lakens, D. (2013). Calculating and reporting effect sizes to facilitate cumulative science: a practical primer for t-tests and ANOVAs. </w:t>
      </w:r>
      <w:r w:rsidRPr="0058059A">
        <w:rPr>
          <w:i/>
        </w:rPr>
        <w:t>Frontiers in Psychology, 4</w:t>
      </w:r>
      <w:r w:rsidRPr="0058059A">
        <w:t>, 863. doi:10.3389/fpsyg.2013.00863</w:t>
      </w:r>
    </w:p>
    <w:p w14:paraId="4037509E" w14:textId="77777777" w:rsidR="0058059A" w:rsidRPr="0058059A" w:rsidRDefault="0058059A" w:rsidP="0058059A">
      <w:pPr>
        <w:pStyle w:val="EndNoteBibliography"/>
        <w:spacing w:after="0"/>
        <w:ind w:left="720" w:hanging="720"/>
      </w:pPr>
      <w:r w:rsidRPr="0058059A">
        <w:t xml:space="preserve">Maher, J. M., Markey, J. C., &amp; Ebert-May, D. (2013). The Other Half of the Story: Effect Size Analysis in Quantitative Research. </w:t>
      </w:r>
      <w:r w:rsidRPr="0058059A">
        <w:rPr>
          <w:i/>
        </w:rPr>
        <w:t>CBE Life Sciences Education, 12</w:t>
      </w:r>
      <w:r w:rsidRPr="0058059A">
        <w:t>, 345-351. doi:10.1187/cbe.13-04-0082</w:t>
      </w:r>
    </w:p>
    <w:p w14:paraId="5478759E" w14:textId="77777777" w:rsidR="0058059A" w:rsidRPr="0058059A" w:rsidRDefault="0058059A" w:rsidP="0058059A">
      <w:pPr>
        <w:pStyle w:val="EndNoteBibliography"/>
        <w:spacing w:after="0"/>
        <w:ind w:left="720" w:hanging="720"/>
      </w:pPr>
      <w:r w:rsidRPr="0058059A">
        <w:t xml:space="preserve">McGrath, R. E., &amp; Meyer, G. J. (2006). When effect sizes disagree: the case of r and d. </w:t>
      </w:r>
      <w:r w:rsidRPr="0058059A">
        <w:rPr>
          <w:i/>
        </w:rPr>
        <w:t>Psychological Methods, 11</w:t>
      </w:r>
      <w:r w:rsidRPr="0058059A">
        <w:t>, 386-401. doi:10.1037/1082-989x.11.4.386</w:t>
      </w:r>
    </w:p>
    <w:p w14:paraId="366631D9" w14:textId="77777777" w:rsidR="0058059A" w:rsidRPr="0058059A" w:rsidRDefault="0058059A" w:rsidP="0058059A">
      <w:pPr>
        <w:pStyle w:val="EndNoteBibliography"/>
        <w:spacing w:after="0"/>
        <w:ind w:left="720" w:hanging="720"/>
      </w:pPr>
      <w:r w:rsidRPr="0058059A">
        <w:t xml:space="preserve">Reiser, B., &amp; Faraggi, D. (1999). Confidence Intervals for the Overlapping Coefficient: the Normal Equal Variance Case. </w:t>
      </w:r>
      <w:r w:rsidRPr="0058059A">
        <w:rPr>
          <w:i/>
        </w:rPr>
        <w:t>Journal of the Royal Statistical Society: Series D (The Statistician), 48</w:t>
      </w:r>
      <w:r w:rsidRPr="0058059A">
        <w:t>, 413-418. doi:10.1111/1467-9884.00199</w:t>
      </w:r>
    </w:p>
    <w:p w14:paraId="1EBD3E0A" w14:textId="42104C98" w:rsidR="0058059A" w:rsidRPr="0058059A" w:rsidRDefault="0058059A" w:rsidP="0058059A">
      <w:pPr>
        <w:pStyle w:val="EndNoteBibliography"/>
        <w:spacing w:after="0"/>
        <w:ind w:left="720" w:hanging="720"/>
      </w:pPr>
      <w:r w:rsidRPr="0058059A">
        <w:t xml:space="preserve">Rosenthal, R. (1991). Meta-Analytic Procedures for Social Research. Thousand Oaks, California: SAGE Publications, Inc. Retrieved from </w:t>
      </w:r>
      <w:hyperlink r:id="rId26" w:history="1">
        <w:r w:rsidRPr="0058059A">
          <w:rPr>
            <w:rStyle w:val="Hyperlink"/>
          </w:rPr>
          <w:t>http://methods.sagepub.com/book/meta-analytic-procedures-for-social-research</w:t>
        </w:r>
      </w:hyperlink>
      <w:r w:rsidRPr="0058059A">
        <w:t>. doi:10.4135/9781412984997</w:t>
      </w:r>
    </w:p>
    <w:p w14:paraId="74CB4C54" w14:textId="77777777" w:rsidR="0058059A" w:rsidRPr="0058059A" w:rsidRDefault="0058059A" w:rsidP="0058059A">
      <w:pPr>
        <w:pStyle w:val="EndNoteBibliography"/>
        <w:ind w:left="720" w:hanging="720"/>
      </w:pPr>
      <w:r w:rsidRPr="0058059A">
        <w:t xml:space="preserve">Wilkinson, L. (1999). Statistical methods in psychology journals: Guidelines and explanations. </w:t>
      </w:r>
      <w:r w:rsidRPr="0058059A">
        <w:rPr>
          <w:i/>
        </w:rPr>
        <w:t>American Psychologist, 54</w:t>
      </w:r>
      <w:r w:rsidRPr="0058059A">
        <w:t>, 594-604. doi:10.1037/0003-066X.54.8.594</w:t>
      </w:r>
    </w:p>
    <w:p w14:paraId="1F11347B" w14:textId="27BF667B"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876265F" w14:textId="5E8728C7" w:rsidR="00B34186"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p>
    <w:p w14:paraId="32AD3E5E" w14:textId="35B13DE1" w:rsidR="000F0712" w:rsidRDefault="00F64E1D" w:rsidP="004E40C1">
      <w:pPr>
        <w:spacing w:line="360" w:lineRule="auto"/>
        <w:rPr>
          <w:rFonts w:cstheme="minorHAnsi"/>
        </w:rPr>
      </w:pPr>
      <w:r>
        <w:rPr>
          <w:noProof/>
        </w:rPr>
        <w:drawing>
          <wp:inline distT="0" distB="0" distL="0" distR="0" wp14:anchorId="0DD5AA8F" wp14:editId="374147F6">
            <wp:extent cx="2095500" cy="691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5724" cy="698522"/>
                    </a:xfrm>
                    <a:prstGeom prst="rect">
                      <a:avLst/>
                    </a:prstGeom>
                  </pic:spPr>
                </pic:pic>
              </a:graphicData>
            </a:graphic>
          </wp:inline>
        </w:drawing>
      </w:r>
      <w:r w:rsidR="000F0712">
        <w:rPr>
          <w:rFonts w:cstheme="minorHAnsi"/>
        </w:rPr>
        <w:t xml:space="preserve"> equation </w:t>
      </w:r>
      <w:r w:rsidR="00B34186">
        <w:rPr>
          <w:rFonts w:cstheme="minorHAnsi"/>
        </w:rPr>
        <w:t>x.2</w:t>
      </w:r>
    </w:p>
    <w:p w14:paraId="3B3E6248" w14:textId="7A84D892" w:rsidR="000F0712" w:rsidRDefault="00F64E1D" w:rsidP="004E40C1">
      <w:pPr>
        <w:spacing w:line="360" w:lineRule="auto"/>
        <w:rPr>
          <w:rFonts w:cstheme="minorHAnsi"/>
        </w:rPr>
      </w:pPr>
      <w:r>
        <w:rPr>
          <w:rFonts w:cstheme="minorHAnsi"/>
        </w:rPr>
        <w:t xml:space="preserve">$$s = </w:t>
      </w:r>
      <w:r w:rsidR="000F0712" w:rsidRPr="00232D4E">
        <w:rPr>
          <w:rFonts w:cstheme="minorHAnsi"/>
        </w:rPr>
        <w:t>\</w:t>
      </w:r>
      <w:proofErr w:type="gramStart"/>
      <w:r w:rsidR="000F0712" w:rsidRPr="00232D4E">
        <w:rPr>
          <w:rFonts w:cstheme="minorHAnsi"/>
        </w:rPr>
        <w:t>sqrt{</w:t>
      </w:r>
      <w:proofErr w:type="gramEnd"/>
      <w:r w:rsidR="000F0712" w:rsidRPr="00232D4E">
        <w:rPr>
          <w:rFonts w:cstheme="minorHAnsi"/>
        </w:rPr>
        <w:t>\</w:t>
      </w:r>
      <w:proofErr w:type="spellStart"/>
      <w:r w:rsidR="000F0712" w:rsidRPr="00232D4E">
        <w:rPr>
          <w:rFonts w:cstheme="minorHAnsi"/>
        </w:rPr>
        <w:t>frac</w:t>
      </w:r>
      <w:proofErr w:type="spellEnd"/>
      <w:r w:rsidR="000F0712" w:rsidRPr="00232D4E">
        <w:rPr>
          <w:rFonts w:cstheme="minorHAnsi"/>
        </w:rPr>
        <w:t>{(n_</w:t>
      </w:r>
      <w:r>
        <w:rPr>
          <w:rFonts w:cstheme="minorHAnsi"/>
        </w:rPr>
        <w:t>1</w:t>
      </w:r>
      <w:r w:rsidR="000F0712" w:rsidRPr="00232D4E">
        <w:rPr>
          <w:rFonts w:cstheme="minorHAnsi"/>
        </w:rPr>
        <w:t xml:space="preserve"> -1)s_</w:t>
      </w:r>
      <w:r>
        <w:rPr>
          <w:rFonts w:cstheme="minorHAnsi"/>
        </w:rPr>
        <w:t>1</w:t>
      </w:r>
      <w:r w:rsidR="000F0712" w:rsidRPr="00232D4E">
        <w:rPr>
          <w:rFonts w:cstheme="minorHAnsi"/>
        </w:rPr>
        <w:t>^2 + (n_</w:t>
      </w:r>
      <w:r>
        <w:rPr>
          <w:rFonts w:cstheme="minorHAnsi"/>
        </w:rPr>
        <w:t>2</w:t>
      </w:r>
      <w:r w:rsidR="000F0712" w:rsidRPr="00232D4E">
        <w:rPr>
          <w:rFonts w:cstheme="minorHAnsi"/>
        </w:rPr>
        <w:t xml:space="preserve"> -1)s_</w:t>
      </w:r>
      <w:r>
        <w:rPr>
          <w:rFonts w:cstheme="minorHAnsi"/>
        </w:rPr>
        <w:t>2</w:t>
      </w:r>
      <w:r w:rsidR="000F0712" w:rsidRPr="00232D4E">
        <w:rPr>
          <w:rFonts w:cstheme="minorHAnsi"/>
        </w:rPr>
        <w:t>^2}{n_</w:t>
      </w:r>
      <w:r>
        <w:rPr>
          <w:rFonts w:cstheme="minorHAnsi"/>
        </w:rPr>
        <w:t>1</w:t>
      </w:r>
      <w:r w:rsidR="000F0712" w:rsidRPr="00232D4E">
        <w:rPr>
          <w:rFonts w:cstheme="minorHAnsi"/>
        </w:rPr>
        <w:t xml:space="preserve"> + n_</w:t>
      </w:r>
      <w:r>
        <w:rPr>
          <w:rFonts w:cstheme="minorHAnsi"/>
        </w:rPr>
        <w:t>2</w:t>
      </w:r>
      <w:r w:rsidR="000F0712" w:rsidRPr="00232D4E">
        <w:rPr>
          <w:rFonts w:cstheme="minorHAnsi"/>
        </w:rPr>
        <w:t xml:space="preserve"> - 2}} </w:t>
      </w:r>
      <w:r>
        <w:rPr>
          <w:rFonts w:cstheme="minorHAnsi"/>
        </w:rPr>
        <w:t>$$</w:t>
      </w:r>
    </w:p>
    <w:p w14:paraId="25673047" w14:textId="6C5697E0"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2B3CC38" w14:textId="414C3D02" w:rsidR="000F0712" w:rsidRDefault="000F0712" w:rsidP="004E40C1">
      <w:pPr>
        <w:spacing w:line="360" w:lineRule="auto"/>
        <w:rPr>
          <w:rFonts w:cstheme="minorHAnsi"/>
        </w:rPr>
      </w:pPr>
      <w:r>
        <w:rPr>
          <w:rFonts w:cstheme="minorHAnsi"/>
        </w:rPr>
        <w:t xml:space="preserve"> </w:t>
      </w:r>
      <w:r w:rsidR="00827B71">
        <w:rPr>
          <w:noProof/>
        </w:rPr>
        <w:drawing>
          <wp:inline distT="0" distB="0" distL="0" distR="0" wp14:anchorId="44908C79" wp14:editId="619F7EB4">
            <wp:extent cx="3433800"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88652" cy="714073"/>
                    </a:xfrm>
                    <a:prstGeom prst="rect">
                      <a:avLst/>
                    </a:prstGeom>
                  </pic:spPr>
                </pic:pic>
              </a:graphicData>
            </a:graphic>
          </wp:inline>
        </w:drawing>
      </w:r>
      <w:r w:rsidR="00B34186" w:rsidRPr="00B34186">
        <w:rPr>
          <w:rFonts w:cstheme="minorHAnsi"/>
        </w:rPr>
        <w:t xml:space="preserve"> </w:t>
      </w:r>
      <w:r w:rsidR="00B34186">
        <w:rPr>
          <w:rFonts w:cstheme="minorHAnsi"/>
        </w:rPr>
        <w:t>[x.2 expanded]</w:t>
      </w:r>
    </w:p>
    <w:p w14:paraId="54D85EAC" w14:textId="4ADB8044" w:rsidR="000F0712" w:rsidRPr="0091069C" w:rsidRDefault="0091069C" w:rsidP="004E40C1">
      <w:pPr>
        <w:spacing w:line="360" w:lineRule="auto"/>
        <w:rPr>
          <w:rFonts w:cstheme="minorHAnsi"/>
        </w:rPr>
      </w:pPr>
      <w:r>
        <w:rPr>
          <w:rFonts w:cstheme="minorHAnsi"/>
        </w:rPr>
        <w:t>$$</w:t>
      </w:r>
      <w:r w:rsidR="00F64E1D">
        <w:rPr>
          <w:rFonts w:cstheme="minorHAnsi"/>
        </w:rPr>
        <w:t xml:space="preserve">s = </w:t>
      </w:r>
      <w:r w:rsidR="000F0712" w:rsidRPr="00232D4E">
        <w:rPr>
          <w:rFonts w:cstheme="minorHAnsi"/>
        </w:rPr>
        <w:t>\sqrt{\</w:t>
      </w:r>
      <w:proofErr w:type="spellStart"/>
      <w:r w:rsidR="000F0712" w:rsidRPr="00232D4E">
        <w:rPr>
          <w:rFonts w:cstheme="minorHAnsi"/>
        </w:rPr>
        <w:t>frac</w:t>
      </w:r>
      <w:proofErr w:type="spellEnd"/>
      <w:r w:rsidR="000F0712" w:rsidRPr="00232D4E">
        <w:rPr>
          <w:rFonts w:cstheme="minorHAnsi"/>
        </w:rPr>
        <w:t>{(n_</w:t>
      </w:r>
      <w:r w:rsidR="00F64E1D">
        <w:rPr>
          <w:rFonts w:cstheme="minorHAnsi"/>
        </w:rPr>
        <w:t>1</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1</w:t>
      </w:r>
      <w:r w:rsidR="000F0712" w:rsidRPr="00232D4E">
        <w:rPr>
          <w:rFonts w:cstheme="minorHAnsi"/>
        </w:rPr>
        <w:t>-\bar{x}</w:t>
      </w:r>
      <w:r w:rsidR="00F64E1D">
        <w:rPr>
          <w:rFonts w:cstheme="minorHAnsi"/>
        </w:rPr>
        <w:t>_1</w:t>
      </w:r>
      <w:r w:rsidR="000F0712" w:rsidRPr="00232D4E">
        <w:rPr>
          <w:rFonts w:cstheme="minorHAnsi"/>
        </w:rPr>
        <w:t>}^2}{n</w:t>
      </w:r>
      <w:r w:rsidR="00F64E1D">
        <w:rPr>
          <w:rFonts w:cstheme="minorHAnsi"/>
        </w:rPr>
        <w:t>_1</w:t>
      </w:r>
      <w:r w:rsidR="000F0712" w:rsidRPr="00232D4E">
        <w:rPr>
          <w:rFonts w:cstheme="minorHAnsi"/>
        </w:rPr>
        <w:t>-1}}^2 + (n</w:t>
      </w:r>
      <w:r w:rsidR="00F64E1D">
        <w:rPr>
          <w:rFonts w:cstheme="minorHAnsi"/>
        </w:rPr>
        <w:t>_2</w:t>
      </w:r>
      <w:r w:rsidR="000F0712" w:rsidRPr="00232D4E">
        <w:rPr>
          <w:rFonts w:cstheme="minorHAnsi"/>
        </w:rPr>
        <w:t xml:space="preserve"> -1)\sqrt{\</w:t>
      </w:r>
      <w:proofErr w:type="spellStart"/>
      <w:r w:rsidR="000F0712" w:rsidRPr="00232D4E">
        <w:rPr>
          <w:rFonts w:cstheme="minorHAnsi"/>
        </w:rPr>
        <w:t>frac</w:t>
      </w:r>
      <w:proofErr w:type="spellEnd"/>
      <w:r w:rsidR="000F0712" w:rsidRPr="00232D4E">
        <w:rPr>
          <w:rFonts w:cstheme="minorHAnsi"/>
        </w:rPr>
        <w:t>{\sum {(x</w:t>
      </w:r>
      <w:r w:rsidR="00F64E1D">
        <w:rPr>
          <w:rFonts w:cstheme="minorHAnsi"/>
        </w:rPr>
        <w:t>_2</w:t>
      </w:r>
      <w:r w:rsidR="000F0712" w:rsidRPr="00232D4E">
        <w:rPr>
          <w:rFonts w:cstheme="minorHAnsi"/>
        </w:rPr>
        <w:t>-\bar{x}</w:t>
      </w:r>
      <w:r w:rsidR="00F64E1D">
        <w:rPr>
          <w:rFonts w:cstheme="minorHAnsi"/>
        </w:rPr>
        <w:t>_2</w:t>
      </w:r>
      <w:r w:rsidR="000F0712" w:rsidRPr="00232D4E">
        <w:rPr>
          <w:rFonts w:cstheme="minorHAnsi"/>
        </w:rPr>
        <w:t>)^2}}{n</w:t>
      </w:r>
      <w:r w:rsidR="00F64E1D">
        <w:rPr>
          <w:rFonts w:cstheme="minorHAnsi"/>
        </w:rPr>
        <w:t>_2</w:t>
      </w:r>
      <w:r w:rsidR="000F0712" w:rsidRPr="00232D4E">
        <w:rPr>
          <w:rFonts w:cstheme="minorHAnsi"/>
        </w:rPr>
        <w:t>-1}}^2}{n</w:t>
      </w:r>
      <w:r w:rsidR="00F64E1D">
        <w:rPr>
          <w:rFonts w:cstheme="minorHAnsi"/>
        </w:rPr>
        <w:t>_1</w:t>
      </w:r>
      <w:r w:rsidR="000F0712" w:rsidRPr="00232D4E">
        <w:rPr>
          <w:rFonts w:cstheme="minorHAnsi"/>
        </w:rPr>
        <w:t xml:space="preserve"> + n</w:t>
      </w:r>
      <w:r w:rsidR="00F64E1D">
        <w:rPr>
          <w:rFonts w:cstheme="minorHAnsi"/>
        </w:rPr>
        <w:t>_2</w:t>
      </w:r>
      <w:r w:rsidR="000F0712" w:rsidRPr="00232D4E">
        <w:rPr>
          <w:rFonts w:cstheme="minorHAnsi"/>
        </w:rPr>
        <w:t xml:space="preserve"> - 2}}</w:t>
      </w:r>
      <w:r>
        <w:rPr>
          <w:rFonts w:cstheme="minorHAnsi"/>
        </w:rPr>
        <w:t>$$</w:t>
      </w:r>
    </w:p>
    <w:p w14:paraId="1427B505" w14:textId="7BBB6A3B" w:rsidR="000F0712" w:rsidRDefault="000F0712" w:rsidP="004E40C1">
      <w:pPr>
        <w:spacing w:line="360" w:lineRule="auto"/>
      </w:pPr>
      <w:r>
        <w:t>Simple algebra then simplifies this formula to equation [Simplified1]</w:t>
      </w:r>
      <w:r w:rsidR="00F64E1D">
        <w:t>.</w:t>
      </w:r>
    </w:p>
    <w:p w14:paraId="41368EAD" w14:textId="3B3296BF" w:rsidR="000F0712" w:rsidRDefault="00827B71" w:rsidP="004E40C1">
      <w:pPr>
        <w:spacing w:line="360" w:lineRule="auto"/>
      </w:pPr>
      <w:r>
        <w:rPr>
          <w:noProof/>
        </w:rPr>
        <w:drawing>
          <wp:inline distT="0" distB="0" distL="0" distR="0" wp14:anchorId="1ECDF0C9" wp14:editId="0F7F67E5">
            <wp:extent cx="3365500" cy="702482"/>
            <wp:effectExtent l="0" t="0" r="635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60670" cy="722347"/>
                    </a:xfrm>
                    <a:prstGeom prst="rect">
                      <a:avLst/>
                    </a:prstGeom>
                  </pic:spPr>
                </pic:pic>
              </a:graphicData>
            </a:graphic>
          </wp:inline>
        </w:drawing>
      </w:r>
      <w:r w:rsidR="000F0712">
        <w:t xml:space="preserve"> [simplified1]</w:t>
      </w:r>
    </w:p>
    <w:p w14:paraId="463ED861" w14:textId="4EDAD7A2" w:rsidR="00F64E1D" w:rsidRDefault="0091069C" w:rsidP="004E40C1">
      <w:pPr>
        <w:spacing w:line="360" w:lineRule="auto"/>
      </w:pPr>
      <w:r>
        <w:t>$$</w:t>
      </w:r>
      <w:r w:rsidR="00F64E1D">
        <w:t xml:space="preserve"> s = </w:t>
      </w:r>
      <w:r w:rsidR="000F0712" w:rsidRPr="000F0712">
        <w:t>\sqrt{\</w:t>
      </w:r>
      <w:proofErr w:type="spellStart"/>
      <w:r w:rsidR="000F0712" w:rsidRPr="000F0712">
        <w:t>frac</w:t>
      </w:r>
      <w:proofErr w:type="spellEnd"/>
      <w:r w:rsidR="000F0712" w:rsidRPr="000F0712">
        <w:t>{(n</w:t>
      </w:r>
      <w:r w:rsidR="00F64E1D">
        <w:t>_1</w:t>
      </w:r>
      <w:r w:rsidR="000F0712" w:rsidRPr="000F0712">
        <w:t xml:space="preserve"> -1)\</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n</w:t>
      </w:r>
      <w:r w:rsidR="00F64E1D">
        <w:t>_1</w:t>
      </w:r>
      <w:r w:rsidR="000F0712" w:rsidRPr="000F0712">
        <w:t>-1} + (n</w:t>
      </w:r>
      <w:r w:rsidR="00F64E1D">
        <w:t>_2</w:t>
      </w:r>
      <w:r w:rsidR="000F0712" w:rsidRPr="000F0712">
        <w:t xml:space="preserve"> -1){\</w:t>
      </w:r>
      <w:proofErr w:type="spellStart"/>
      <w:r w:rsidR="000F0712" w:rsidRPr="000F0712">
        <w:t>frac</w:t>
      </w:r>
      <w:proofErr w:type="spellEnd"/>
      <w:r w:rsidR="000F0712" w:rsidRPr="000F0712">
        <w:t>{\sum {(x</w:t>
      </w:r>
      <w:r w:rsidR="00F64E1D">
        <w:t>_2</w:t>
      </w:r>
      <w:r w:rsidR="000F0712" w:rsidRPr="000F0712">
        <w:t>-\bar{x}</w:t>
      </w:r>
      <w:r w:rsidR="00F64E1D">
        <w:t>_2</w:t>
      </w:r>
      <w:r w:rsidR="000F0712" w:rsidRPr="000F0712">
        <w:t>)^2}}{n</w:t>
      </w:r>
      <w:r w:rsidR="00F64E1D">
        <w:t>_2</w:t>
      </w:r>
      <w:r w:rsidR="000F0712" w:rsidRPr="000F0712">
        <w:t>-1}}}{n</w:t>
      </w:r>
      <w:r w:rsidR="00F64E1D">
        <w:t>_1</w:t>
      </w:r>
      <w:r w:rsidR="000F0712" w:rsidRPr="000F0712">
        <w:t xml:space="preserve"> + n</w:t>
      </w:r>
      <w:r w:rsidR="00F64E1D">
        <w:t>_2</w:t>
      </w:r>
      <w:r w:rsidR="000F0712" w:rsidRPr="000F0712">
        <w:t xml:space="preserve"> - 2}}</w:t>
      </w:r>
      <w:r>
        <w:t>$$</w:t>
      </w:r>
    </w:p>
    <w:p w14:paraId="7ADD7E87" w14:textId="0AF8BB53" w:rsidR="00332E05"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45C9DFE7" w14:textId="7F0FD1AB" w:rsidR="000F0712" w:rsidRDefault="00827B71" w:rsidP="004E40C1">
      <w:pPr>
        <w:spacing w:line="360" w:lineRule="auto"/>
      </w:pPr>
      <w:r>
        <w:rPr>
          <w:noProof/>
        </w:rPr>
        <w:drawing>
          <wp:inline distT="0" distB="0" distL="0" distR="0" wp14:anchorId="1E195EA3" wp14:editId="112C68B6">
            <wp:extent cx="2368550" cy="5746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34746" cy="590748"/>
                    </a:xfrm>
                    <a:prstGeom prst="rect">
                      <a:avLst/>
                    </a:prstGeom>
                  </pic:spPr>
                </pic:pic>
              </a:graphicData>
            </a:graphic>
          </wp:inline>
        </w:drawing>
      </w:r>
      <w:r>
        <w:t xml:space="preserve"> </w:t>
      </w:r>
      <w:r w:rsidR="0091069C">
        <w:t>[simplified2]</w:t>
      </w:r>
    </w:p>
    <w:p w14:paraId="2FDE1E1A" w14:textId="55CD5965" w:rsidR="000F0712" w:rsidRDefault="0091069C" w:rsidP="004E40C1">
      <w:pPr>
        <w:spacing w:line="360" w:lineRule="auto"/>
      </w:pPr>
      <w:r>
        <w:lastRenderedPageBreak/>
        <w:t>$$</w:t>
      </w:r>
      <w:r w:rsidR="00F64E1D">
        <w:t xml:space="preserve">s = </w:t>
      </w:r>
      <w:r w:rsidR="000F0712" w:rsidRPr="000F0712">
        <w:t>\</w:t>
      </w:r>
      <w:proofErr w:type="gramStart"/>
      <w:r w:rsidR="000F0712" w:rsidRPr="000F0712">
        <w:t>sqrt{</w:t>
      </w:r>
      <w:proofErr w:type="gramEnd"/>
      <w:r w:rsidR="000F0712" w:rsidRPr="000F0712">
        <w:t>\</w:t>
      </w:r>
      <w:proofErr w:type="spellStart"/>
      <w:r w:rsidR="000F0712" w:rsidRPr="000F0712">
        <w:t>frac</w:t>
      </w:r>
      <w:proofErr w:type="spellEnd"/>
      <w:r w:rsidR="000F0712" w:rsidRPr="000F0712">
        <w:t>{\sum ({x</w:t>
      </w:r>
      <w:r w:rsidR="00F64E1D">
        <w:t>_1</w:t>
      </w:r>
      <w:r w:rsidR="000F0712" w:rsidRPr="000F0712">
        <w:t>-\bar{x}</w:t>
      </w:r>
      <w:r w:rsidR="00F64E1D">
        <w:t>_1</w:t>
      </w:r>
      <w:r w:rsidR="000F0712" w:rsidRPr="000F0712">
        <w:t>)}^2 + {\sum {(x</w:t>
      </w:r>
      <w:r w:rsidR="00F64E1D">
        <w:t>_2</w:t>
      </w:r>
      <w:r w:rsidR="000F0712" w:rsidRPr="000F0712">
        <w:t>-\bar{x}</w:t>
      </w:r>
      <w:r w:rsidR="00F64E1D">
        <w:t>_2</w:t>
      </w:r>
      <w:r w:rsidR="000F0712" w:rsidRPr="000F0712">
        <w:t>)^2}}}{n</w:t>
      </w:r>
      <w:r w:rsidR="00F64E1D">
        <w:t>_1</w:t>
      </w:r>
      <w:r w:rsidR="000F0712" w:rsidRPr="000F0712">
        <w:t xml:space="preserve"> + n</w:t>
      </w:r>
      <w:r w:rsidR="00F64E1D">
        <w:t>_2</w:t>
      </w:r>
      <w:r w:rsidR="000F0712" w:rsidRPr="000F0712">
        <w:t xml:space="preserve"> - 2}}</w:t>
      </w:r>
      <w:r>
        <w:t>$$</w:t>
      </w:r>
    </w:p>
    <w:p w14:paraId="41EB502F" w14:textId="4F326FAE" w:rsidR="00EB0E0E" w:rsidRDefault="00EB0E0E" w:rsidP="004E40C1">
      <w:pPr>
        <w:spacing w:line="360" w:lineRule="auto"/>
      </w:pPr>
    </w:p>
    <w:p w14:paraId="5CF351F5" w14:textId="0A617EB1" w:rsidR="00EB0E0E" w:rsidRDefault="00EB0E0E" w:rsidP="004E40C1">
      <w:pPr>
        <w:spacing w:line="360" w:lineRule="auto"/>
      </w:pPr>
    </w:p>
    <w:p w14:paraId="5945F97B" w14:textId="6C80D1D3" w:rsidR="00FD545E" w:rsidRDefault="00FD545E" w:rsidP="004E40C1">
      <w:pPr>
        <w:spacing w:line="360" w:lineRule="auto"/>
      </w:pPr>
    </w:p>
    <w:p w14:paraId="24FE8C4E" w14:textId="54596187" w:rsidR="00FD545E" w:rsidRDefault="00FD545E" w:rsidP="004E40C1">
      <w:pPr>
        <w:spacing w:line="360" w:lineRule="auto"/>
      </w:pPr>
    </w:p>
    <w:p w14:paraId="03FF660B" w14:textId="77FA59FB" w:rsidR="00FD545E" w:rsidRDefault="00FD545E" w:rsidP="004E40C1">
      <w:pPr>
        <w:spacing w:line="360" w:lineRule="auto"/>
      </w:pPr>
    </w:p>
    <w:p w14:paraId="001FF117" w14:textId="29074152" w:rsidR="00FD545E" w:rsidRDefault="00FD545E" w:rsidP="004E40C1">
      <w:pPr>
        <w:spacing w:line="360" w:lineRule="auto"/>
      </w:pPr>
      <w:r>
        <w:t>EVERYTHING TOGETHER FOR COHEN’S D:</w:t>
      </w:r>
    </w:p>
    <w:p w14:paraId="6470B9A6" w14:textId="77777777" w:rsidR="00FD545E" w:rsidRDefault="00FD545E" w:rsidP="004E40C1">
      <w:pPr>
        <w:spacing w:line="360" w:lineRule="auto"/>
      </w:pPr>
      <w:r>
        <w:t>$$d = \</w:t>
      </w:r>
      <w:proofErr w:type="spellStart"/>
      <w:proofErr w:type="gramStart"/>
      <w:r>
        <w:t>frac</w:t>
      </w:r>
      <w:proofErr w:type="spellEnd"/>
      <w:r>
        <w:t>{</w:t>
      </w:r>
      <w:proofErr w:type="gramEnd"/>
      <w:r>
        <w:t>\bar x_1 -\bar x_2}{</w:t>
      </w:r>
    </w:p>
    <w:p w14:paraId="5A5AF5E8" w14:textId="1C17E228" w:rsidR="00FD545E" w:rsidRDefault="00FD545E" w:rsidP="004E40C1">
      <w:pPr>
        <w:spacing w:line="360" w:lineRule="auto"/>
      </w:pPr>
      <w:r>
        <w:t>\</w:t>
      </w:r>
      <w:proofErr w:type="gramStart"/>
      <w:r>
        <w:t>sqrt{</w:t>
      </w:r>
      <w:proofErr w:type="gramEnd"/>
      <w:r>
        <w:t>\</w:t>
      </w:r>
      <w:proofErr w:type="spellStart"/>
      <w:r>
        <w:t>frac</w:t>
      </w:r>
      <w:proofErr w:type="spellEnd"/>
      <w:r>
        <w:t>{\sum(x_1 - \bar{x}_1)^2 + (x_2 - \bar{x}_2)^2}{n_1 + n_2 - 2}}}$$</w:t>
      </w:r>
    </w:p>
    <w:p w14:paraId="5B4BD359" w14:textId="06F7EDBA" w:rsidR="000932F5" w:rsidRDefault="000932F5" w:rsidP="004E40C1">
      <w:pPr>
        <w:pBdr>
          <w:bottom w:val="single" w:sz="12" w:space="1" w:color="auto"/>
        </w:pBdr>
        <w:spacing w:line="360" w:lineRule="auto"/>
      </w:pPr>
    </w:p>
    <w:p w14:paraId="76760470" w14:textId="6BC6C7BE" w:rsidR="00700DE1" w:rsidRDefault="00700DE1" w:rsidP="004E40C1">
      <w:pPr>
        <w:spacing w:line="360" w:lineRule="auto"/>
      </w:pPr>
      <w:r>
        <w:t xml:space="preserve">Stats exchange answer: </w:t>
      </w:r>
    </w:p>
    <w:p w14:paraId="7CE1876A" w14:textId="340D1F49" w:rsidR="00700DE1" w:rsidRDefault="00700DE1" w:rsidP="004E40C1">
      <w:pPr>
        <w:spacing w:line="360" w:lineRule="auto"/>
      </w:pPr>
      <w:r>
        <w:t xml:space="preserve">It seems when people say Cohen's d they mostly mean:  </w:t>
      </w:r>
    </w:p>
    <w:p w14:paraId="7314EB76" w14:textId="77777777" w:rsidR="00700DE1" w:rsidRDefault="00700DE1" w:rsidP="004E40C1">
      <w:pPr>
        <w:spacing w:line="360" w:lineRule="auto"/>
      </w:pPr>
    </w:p>
    <w:p w14:paraId="0499F4BF" w14:textId="77777777" w:rsidR="00700DE1" w:rsidRDefault="00700DE1" w:rsidP="004E40C1">
      <w:pPr>
        <w:spacing w:line="360" w:lineRule="auto"/>
      </w:pPr>
      <w:r>
        <w:t>$$d = \</w:t>
      </w:r>
      <w:proofErr w:type="spellStart"/>
      <w:r>
        <w:t>frac</w:t>
      </w:r>
      <w:proofErr w:type="spellEnd"/>
      <w:r>
        <w:t>{\bar{x}_1 - \bar{x}_</w:t>
      </w:r>
      <w:proofErr w:type="gramStart"/>
      <w:r>
        <w:t>2}{</w:t>
      </w:r>
      <w:proofErr w:type="gramEnd"/>
      <w:r>
        <w:t>s}$$</w:t>
      </w:r>
    </w:p>
    <w:p w14:paraId="214F0600" w14:textId="77777777" w:rsidR="00700DE1" w:rsidRDefault="00700DE1" w:rsidP="004E40C1">
      <w:pPr>
        <w:spacing w:line="360" w:lineRule="auto"/>
      </w:pPr>
    </w:p>
    <w:p w14:paraId="6FA5F3D5" w14:textId="77777777" w:rsidR="00700DE1" w:rsidRDefault="00700DE1" w:rsidP="004E40C1">
      <w:pPr>
        <w:spacing w:line="360" w:lineRule="auto"/>
      </w:pPr>
      <w:r>
        <w:t xml:space="preserve">Where $s$ is the pooled standard deviation, </w:t>
      </w:r>
    </w:p>
    <w:p w14:paraId="4C88174F" w14:textId="77777777" w:rsidR="00700DE1" w:rsidRDefault="00700DE1" w:rsidP="004E40C1">
      <w:pPr>
        <w:spacing w:line="360" w:lineRule="auto"/>
      </w:pPr>
    </w:p>
    <w:p w14:paraId="1BF2FEF4"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 2}}$$ </w:t>
      </w:r>
    </w:p>
    <w:p w14:paraId="542B9488" w14:textId="77777777" w:rsidR="00700DE1" w:rsidRDefault="00700DE1" w:rsidP="004E40C1">
      <w:pPr>
        <w:spacing w:line="360" w:lineRule="auto"/>
      </w:pPr>
    </w:p>
    <w:p w14:paraId="26EE0099" w14:textId="77777777" w:rsidR="00700DE1" w:rsidRDefault="00700DE1" w:rsidP="004E40C1">
      <w:pPr>
        <w:spacing w:line="360" w:lineRule="auto"/>
      </w:pPr>
      <w:r>
        <w:t>There are other estimators for the pooled standard deviation, probably the most common apart from the above being:</w:t>
      </w:r>
    </w:p>
    <w:p w14:paraId="1399A33C" w14:textId="77777777" w:rsidR="00700DE1" w:rsidRDefault="00700DE1" w:rsidP="004E40C1">
      <w:pPr>
        <w:spacing w:line="360" w:lineRule="auto"/>
      </w:pPr>
    </w:p>
    <w:p w14:paraId="0817EA60" w14:textId="77777777" w:rsidR="00700DE1" w:rsidRDefault="00700DE1" w:rsidP="004E40C1">
      <w:pPr>
        <w:spacing w:line="360" w:lineRule="auto"/>
      </w:pPr>
      <w:r>
        <w:t>$$s^* = \</w:t>
      </w:r>
      <w:proofErr w:type="gramStart"/>
      <w:r>
        <w:t>sqrt{</w:t>
      </w:r>
      <w:proofErr w:type="gramEnd"/>
      <w:r>
        <w:t>\</w:t>
      </w:r>
      <w:proofErr w:type="spellStart"/>
      <w:r>
        <w:t>frac</w:t>
      </w:r>
      <w:proofErr w:type="spellEnd"/>
      <w:r>
        <w:t xml:space="preserve">{\sum(x_1 - \bar{x}_1)^2 + (x_2 - \bar{x}_2)^2}{n_1 + n_2}}$$ </w:t>
      </w:r>
    </w:p>
    <w:p w14:paraId="1887137C" w14:textId="77777777" w:rsidR="00700DE1" w:rsidRDefault="00700DE1" w:rsidP="004E40C1">
      <w:pPr>
        <w:spacing w:line="360" w:lineRule="auto"/>
      </w:pPr>
    </w:p>
    <w:p w14:paraId="11032EC7" w14:textId="77777777" w:rsidR="00700DE1" w:rsidRDefault="00700DE1" w:rsidP="004E40C1">
      <w:pPr>
        <w:spacing w:line="360" w:lineRule="auto"/>
      </w:pPr>
      <w:r>
        <w:lastRenderedPageBreak/>
        <w:t xml:space="preserve">Notation here is remarkably inconsistent, but sometimes people say that </w:t>
      </w:r>
      <w:proofErr w:type="gramStart"/>
      <w:r>
        <w:t xml:space="preserve">the  </w:t>
      </w:r>
      <w:proofErr w:type="spellStart"/>
      <w:r>
        <w:t>the</w:t>
      </w:r>
      <w:proofErr w:type="spellEnd"/>
      <w:proofErr w:type="gramEnd"/>
      <w:r>
        <w:t xml:space="preserve"> $s^*$ (i.e., the $n_1 + n_2$ version) version is called Cohen's $d$, and reserve the name Hedge's $g$ for the version that uses $s$ (i.e., with Bessel’s correction, the n1+n2−2 version). This is a bit weird as Cohen outlined both estimators for the pooled standard deviation (e.g., $s$ version on p. 67, Cohen, 1977) before Hedges wrote about them (Hedges, 1981).</w:t>
      </w:r>
    </w:p>
    <w:p w14:paraId="42263AA5" w14:textId="77777777" w:rsidR="00700DE1" w:rsidRDefault="00700DE1" w:rsidP="004E40C1">
      <w:pPr>
        <w:spacing w:line="360" w:lineRule="auto"/>
      </w:pPr>
    </w:p>
    <w:p w14:paraId="4FA4A82D" w14:textId="77777777" w:rsidR="00700DE1" w:rsidRDefault="00700DE1" w:rsidP="004E40C1">
      <w:pPr>
        <w:spacing w:line="360" w:lineRule="auto"/>
      </w:pPr>
    </w:p>
    <w:p w14:paraId="7AD4B730" w14:textId="77777777" w:rsidR="00700DE1" w:rsidRDefault="00700DE1" w:rsidP="004E40C1">
      <w:pPr>
        <w:spacing w:line="360" w:lineRule="auto"/>
      </w:pPr>
      <w:r>
        <w:t xml:space="preserve">Other times Hedge's g is reserved to refer to either of the bias corrected versions of a standardised mean difference that Hedges developed. Hedges (1981) showed that Cohen's d was upwardly biased (i.e., its expected value is higher than the true population parameter value), especially in small samples, and proposed a correction factor to correct for Cohen's d's bias: </w:t>
      </w:r>
    </w:p>
    <w:p w14:paraId="4D849B68" w14:textId="77777777" w:rsidR="00700DE1" w:rsidRDefault="00700DE1" w:rsidP="004E40C1">
      <w:pPr>
        <w:spacing w:line="360" w:lineRule="auto"/>
      </w:pPr>
    </w:p>
    <w:p w14:paraId="734ABF11" w14:textId="77777777" w:rsidR="00700DE1" w:rsidRDefault="00700DE1" w:rsidP="004E40C1">
      <w:pPr>
        <w:spacing w:line="360" w:lineRule="auto"/>
      </w:pPr>
    </w:p>
    <w:p w14:paraId="1590EAA9" w14:textId="77777777" w:rsidR="00700DE1" w:rsidRDefault="00700DE1" w:rsidP="004E40C1">
      <w:pPr>
        <w:spacing w:line="360" w:lineRule="auto"/>
      </w:pPr>
      <w:proofErr w:type="spellStart"/>
      <w:r>
        <w:t>Hedges's</w:t>
      </w:r>
      <w:proofErr w:type="spellEnd"/>
      <w:r>
        <w:t xml:space="preserve"> g (the unbiased estimator):</w:t>
      </w:r>
    </w:p>
    <w:p w14:paraId="7387160E" w14:textId="77777777" w:rsidR="00700DE1" w:rsidRDefault="00700DE1" w:rsidP="004E40C1">
      <w:pPr>
        <w:spacing w:line="360" w:lineRule="auto"/>
      </w:pPr>
    </w:p>
    <w:p w14:paraId="20660DED" w14:textId="77777777" w:rsidR="00700DE1" w:rsidRDefault="00700DE1" w:rsidP="004E40C1">
      <w:pPr>
        <w:spacing w:line="360" w:lineRule="auto"/>
      </w:pPr>
      <w:r>
        <w:t>$$g = d * (\</w:t>
      </w:r>
      <w:proofErr w:type="spellStart"/>
      <w:r>
        <w:t>frac</w:t>
      </w:r>
      <w:proofErr w:type="spellEnd"/>
      <w:r>
        <w:t>{\Gamma(</w:t>
      </w:r>
      <w:proofErr w:type="spellStart"/>
      <w:r>
        <w:t>df</w:t>
      </w:r>
      <w:proofErr w:type="spellEnd"/>
      <w:r>
        <w:t>/2</w:t>
      </w:r>
      <w:proofErr w:type="gramStart"/>
      <w:r>
        <w:t>)}{</w:t>
      </w:r>
      <w:proofErr w:type="gramEnd"/>
      <w:r>
        <w:t>\sqrt{</w:t>
      </w:r>
      <w:proofErr w:type="spellStart"/>
      <w:r>
        <w:t>df</w:t>
      </w:r>
      <w:proofErr w:type="spellEnd"/>
      <w:r>
        <w:t>/2 \,}\,\Gamma((df-1)/2)})$$</w:t>
      </w:r>
    </w:p>
    <w:p w14:paraId="0630F3E0" w14:textId="77777777" w:rsidR="00700DE1" w:rsidRDefault="00700DE1" w:rsidP="004E40C1">
      <w:pPr>
        <w:spacing w:line="360" w:lineRule="auto"/>
      </w:pPr>
      <w:r>
        <w:t>Where $</w:t>
      </w:r>
      <w:proofErr w:type="spellStart"/>
      <w:r>
        <w:t>df</w:t>
      </w:r>
      <w:proofErr w:type="spellEnd"/>
      <w:r>
        <w:t xml:space="preserve"> = n_1 + n_2 -2$ for an independent groups design, and $\Gamma$ is the gamma function. </w:t>
      </w:r>
    </w:p>
    <w:p w14:paraId="1F088363" w14:textId="77777777" w:rsidR="00700DE1" w:rsidRDefault="00700DE1" w:rsidP="004E40C1">
      <w:pPr>
        <w:spacing w:line="360" w:lineRule="auto"/>
      </w:pPr>
      <w:r>
        <w:t xml:space="preserve">(originally Hedges 1981, this version developed from Hedges and Olkin 1985, p. 104) </w:t>
      </w:r>
    </w:p>
    <w:p w14:paraId="24A52A7C" w14:textId="77777777" w:rsidR="00700DE1" w:rsidRDefault="00700DE1" w:rsidP="004E40C1">
      <w:pPr>
        <w:spacing w:line="360" w:lineRule="auto"/>
      </w:pPr>
    </w:p>
    <w:p w14:paraId="6F5B8F64" w14:textId="77777777" w:rsidR="00700DE1" w:rsidRDefault="00700DE1" w:rsidP="004E40C1">
      <w:pPr>
        <w:spacing w:line="360" w:lineRule="auto"/>
      </w:pPr>
      <w:r>
        <w:t xml:space="preserve">However, this correction factor is </w:t>
      </w:r>
      <w:proofErr w:type="gramStart"/>
      <w:r>
        <w:t>fairly computationally</w:t>
      </w:r>
      <w:proofErr w:type="gramEnd"/>
      <w:r>
        <w:t xml:space="preserve"> complex, so Hedges also provided a computationally trivial approximation that, while still biased, is only biased to an extremely small extent: </w:t>
      </w:r>
    </w:p>
    <w:p w14:paraId="2698DFF2" w14:textId="77777777" w:rsidR="00700DE1" w:rsidRDefault="00700DE1" w:rsidP="004E40C1">
      <w:pPr>
        <w:spacing w:line="360" w:lineRule="auto"/>
      </w:pPr>
    </w:p>
    <w:p w14:paraId="5204DD44" w14:textId="73A2A2A4" w:rsidR="00700DE1" w:rsidRDefault="00700DE1" w:rsidP="004E40C1">
      <w:pPr>
        <w:spacing w:line="360" w:lineRule="auto"/>
      </w:pPr>
      <w:r>
        <w:t>Hedges' $g^*$ (the computationally trivial approximation):</w:t>
      </w:r>
    </w:p>
    <w:p w14:paraId="1FA968F9" w14:textId="77777777" w:rsidR="00700DE1" w:rsidRDefault="00700DE1" w:rsidP="004E40C1">
      <w:pPr>
        <w:spacing w:line="360" w:lineRule="auto"/>
      </w:pPr>
      <w:r>
        <w:t>$$ g^* = d*(1 - \</w:t>
      </w:r>
      <w:proofErr w:type="spellStart"/>
      <w:r>
        <w:t>frac</w:t>
      </w:r>
      <w:proofErr w:type="spellEnd"/>
      <w:r>
        <w:t>{</w:t>
      </w:r>
      <w:proofErr w:type="gramStart"/>
      <w:r>
        <w:t>3}{</w:t>
      </w:r>
      <w:proofErr w:type="gramEnd"/>
      <w:r>
        <w:t>4(</w:t>
      </w:r>
      <w:proofErr w:type="spellStart"/>
      <w:r>
        <w:t>df</w:t>
      </w:r>
      <w:proofErr w:type="spellEnd"/>
      <w:r>
        <w:t>) - 1})$$</w:t>
      </w:r>
    </w:p>
    <w:p w14:paraId="72D410BD" w14:textId="6C4D7C33" w:rsidR="00700DE1" w:rsidRDefault="00700DE1" w:rsidP="004E40C1">
      <w:pPr>
        <w:spacing w:line="360" w:lineRule="auto"/>
      </w:pPr>
      <w:r>
        <w:t>Where $</w:t>
      </w:r>
      <w:proofErr w:type="spellStart"/>
      <w:r>
        <w:t>df</w:t>
      </w:r>
      <w:proofErr w:type="spellEnd"/>
      <w:r>
        <w:t xml:space="preserve"> = n_1 + n_2 -2$ for an independent groups design. </w:t>
      </w:r>
    </w:p>
    <w:p w14:paraId="40BF0BDC" w14:textId="0FD15243" w:rsidR="00700DE1" w:rsidRDefault="00700DE1" w:rsidP="004E40C1">
      <w:pPr>
        <w:spacing w:line="360" w:lineRule="auto"/>
      </w:pPr>
      <w:r>
        <w:lastRenderedPageBreak/>
        <w:t xml:space="preserve">(Originally from Hedges, 1981, this version from </w:t>
      </w:r>
      <w:proofErr w:type="spellStart"/>
      <w:r>
        <w:t>Borenstein</w:t>
      </w:r>
      <w:proofErr w:type="spellEnd"/>
      <w:r>
        <w:t>, Hedges, Higgins, &amp; Rothstein, 2011, p. 27)</w:t>
      </w:r>
    </w:p>
    <w:p w14:paraId="7C36DFAB" w14:textId="77777777" w:rsidR="00700DE1" w:rsidRDefault="00700DE1" w:rsidP="004E40C1">
      <w:pPr>
        <w:spacing w:line="360" w:lineRule="auto"/>
      </w:pPr>
      <w:r>
        <w:t xml:space="preserve">But, as for what people mean when they say Cohen's d vs. Hedges' g vs. g*, </w:t>
      </w:r>
    </w:p>
    <w:p w14:paraId="1E37BD4C" w14:textId="117D5277" w:rsidR="00700DE1" w:rsidRDefault="00700DE1" w:rsidP="004E40C1">
      <w:pPr>
        <w:spacing w:line="360" w:lineRule="auto"/>
      </w:pPr>
      <w:r>
        <w:t xml:space="preserve">people seem to refer to any of these three estimators as Hedge's g or Cohen's d interchangeably, although I've never seen someone write "$g^*$" in a non-methodology/stats research paper. If someone </w:t>
      </w:r>
      <w:proofErr w:type="gramStart"/>
      <w:r>
        <w:t>says</w:t>
      </w:r>
      <w:proofErr w:type="gramEnd"/>
      <w:r>
        <w:t xml:space="preserve"> "unbiased Cohen's d", you're just going to have to take your best guess at either of the last two (and I think there might even be another approximation that has been used for Hedge's $g^*$ too!). </w:t>
      </w:r>
    </w:p>
    <w:p w14:paraId="6E410737" w14:textId="2863A352" w:rsidR="00700DE1" w:rsidRDefault="00700DE1" w:rsidP="004E40C1">
      <w:pPr>
        <w:spacing w:line="360" w:lineRule="auto"/>
      </w:pPr>
      <w:r>
        <w:t xml:space="preserve">They are all virtually identical if $n &gt; 20$ or so, and all can be interpreted in the same way. For all practical purposes, unless you're dealing with </w:t>
      </w:r>
      <w:proofErr w:type="gramStart"/>
      <w:r>
        <w:t>really small</w:t>
      </w:r>
      <w:proofErr w:type="gramEnd"/>
      <w:r>
        <w:t xml:space="preserve"> sample sizes, it probably doesn't matter which you use (although if you can pick, you may as well use the one that I've called Hedges' g, as it is unbiased).</w:t>
      </w:r>
    </w:p>
    <w:p w14:paraId="7EC07653" w14:textId="5845B83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A6D21" w14:textId="77777777" w:rsidR="003241E2" w:rsidRDefault="003241E2" w:rsidP="0091069C">
      <w:pPr>
        <w:spacing w:after="0" w:line="240" w:lineRule="auto"/>
      </w:pPr>
      <w:r>
        <w:separator/>
      </w:r>
    </w:p>
  </w:endnote>
  <w:endnote w:type="continuationSeparator" w:id="0">
    <w:p w14:paraId="759C5A97" w14:textId="77777777" w:rsidR="003241E2" w:rsidRDefault="003241E2"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607E3" w14:textId="77777777" w:rsidR="003241E2" w:rsidRDefault="003241E2" w:rsidP="0091069C">
      <w:pPr>
        <w:spacing w:after="0" w:line="240" w:lineRule="auto"/>
      </w:pPr>
      <w:r>
        <w:separator/>
      </w:r>
    </w:p>
  </w:footnote>
  <w:footnote w:type="continuationSeparator" w:id="0">
    <w:p w14:paraId="37CE9981" w14:textId="77777777" w:rsidR="003241E2" w:rsidRDefault="003241E2" w:rsidP="0091069C">
      <w:pPr>
        <w:spacing w:after="0" w:line="240" w:lineRule="auto"/>
      </w:pPr>
      <w:r>
        <w:continuationSeparator/>
      </w:r>
    </w:p>
  </w:footnote>
  <w:footnote w:id="1">
    <w:p w14:paraId="2429EE08" w14:textId="6021151F" w:rsidR="00F156AF" w:rsidRPr="0091069C" w:rsidRDefault="00F156AF"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46&lt;/item&gt;&lt;item&gt;562&lt;/item&gt;&lt;item&gt;566&lt;/item&gt;&lt;item&gt;786&lt;/item&gt;&lt;item&gt;788&lt;/item&gt;&lt;item&gt;789&lt;/item&gt;&lt;item&gt;792&lt;/item&gt;&lt;item&gt;800&lt;/item&gt;&lt;item&gt;804&lt;/item&gt;&lt;item&gt;805&lt;/item&gt;&lt;item&gt;806&lt;/item&gt;&lt;item&gt;807&lt;/item&gt;&lt;/record-ids&gt;&lt;/item&gt;&lt;/Libraries&gt;"/>
  </w:docVars>
  <w:rsids>
    <w:rsidRoot w:val="00D07D42"/>
    <w:rsid w:val="00004429"/>
    <w:rsid w:val="00040E26"/>
    <w:rsid w:val="00044C45"/>
    <w:rsid w:val="00061E34"/>
    <w:rsid w:val="00064FCA"/>
    <w:rsid w:val="00066117"/>
    <w:rsid w:val="000720F1"/>
    <w:rsid w:val="000753D2"/>
    <w:rsid w:val="000932F5"/>
    <w:rsid w:val="000A12FE"/>
    <w:rsid w:val="000A16FC"/>
    <w:rsid w:val="000A1FCA"/>
    <w:rsid w:val="000A7EDA"/>
    <w:rsid w:val="000B0671"/>
    <w:rsid w:val="000C617C"/>
    <w:rsid w:val="000F0712"/>
    <w:rsid w:val="0013127E"/>
    <w:rsid w:val="001A6577"/>
    <w:rsid w:val="001A6D78"/>
    <w:rsid w:val="0020507C"/>
    <w:rsid w:val="00205C3A"/>
    <w:rsid w:val="00221F71"/>
    <w:rsid w:val="0022454F"/>
    <w:rsid w:val="00224D8E"/>
    <w:rsid w:val="00232D4E"/>
    <w:rsid w:val="0024416C"/>
    <w:rsid w:val="002460A7"/>
    <w:rsid w:val="00250208"/>
    <w:rsid w:val="002701E8"/>
    <w:rsid w:val="00273FF6"/>
    <w:rsid w:val="00276C49"/>
    <w:rsid w:val="00282D41"/>
    <w:rsid w:val="00290B79"/>
    <w:rsid w:val="002B1D49"/>
    <w:rsid w:val="003100BD"/>
    <w:rsid w:val="00316CE4"/>
    <w:rsid w:val="003241E2"/>
    <w:rsid w:val="00327C02"/>
    <w:rsid w:val="0033062A"/>
    <w:rsid w:val="00332E05"/>
    <w:rsid w:val="0036218B"/>
    <w:rsid w:val="00385301"/>
    <w:rsid w:val="003B42D0"/>
    <w:rsid w:val="003E4EAF"/>
    <w:rsid w:val="00445668"/>
    <w:rsid w:val="00463A6B"/>
    <w:rsid w:val="0046488B"/>
    <w:rsid w:val="0047701C"/>
    <w:rsid w:val="004B28CB"/>
    <w:rsid w:val="004B2C42"/>
    <w:rsid w:val="004C0244"/>
    <w:rsid w:val="004C0B49"/>
    <w:rsid w:val="004E40C1"/>
    <w:rsid w:val="004E4415"/>
    <w:rsid w:val="004E6564"/>
    <w:rsid w:val="00506366"/>
    <w:rsid w:val="00520358"/>
    <w:rsid w:val="005220E4"/>
    <w:rsid w:val="005314D7"/>
    <w:rsid w:val="00562E2C"/>
    <w:rsid w:val="005636BF"/>
    <w:rsid w:val="00565AEC"/>
    <w:rsid w:val="005736F3"/>
    <w:rsid w:val="0058059A"/>
    <w:rsid w:val="0058357F"/>
    <w:rsid w:val="00595CC1"/>
    <w:rsid w:val="005A2352"/>
    <w:rsid w:val="005B3A0C"/>
    <w:rsid w:val="005D4DBA"/>
    <w:rsid w:val="005E0333"/>
    <w:rsid w:val="005F054D"/>
    <w:rsid w:val="005F7C73"/>
    <w:rsid w:val="006019CC"/>
    <w:rsid w:val="006507B3"/>
    <w:rsid w:val="006527B8"/>
    <w:rsid w:val="0068648D"/>
    <w:rsid w:val="0069030E"/>
    <w:rsid w:val="006A2BB3"/>
    <w:rsid w:val="006B1CBF"/>
    <w:rsid w:val="006B5671"/>
    <w:rsid w:val="006C383A"/>
    <w:rsid w:val="006F7CCD"/>
    <w:rsid w:val="00700DE1"/>
    <w:rsid w:val="0075153C"/>
    <w:rsid w:val="00752618"/>
    <w:rsid w:val="0076482C"/>
    <w:rsid w:val="00773209"/>
    <w:rsid w:val="00785EC0"/>
    <w:rsid w:val="00787EC4"/>
    <w:rsid w:val="007B10D1"/>
    <w:rsid w:val="007B1C29"/>
    <w:rsid w:val="007B60B9"/>
    <w:rsid w:val="007D6EBE"/>
    <w:rsid w:val="007E5F02"/>
    <w:rsid w:val="007F56F6"/>
    <w:rsid w:val="007F68CB"/>
    <w:rsid w:val="008060D8"/>
    <w:rsid w:val="0082032A"/>
    <w:rsid w:val="00820ABB"/>
    <w:rsid w:val="00820D56"/>
    <w:rsid w:val="0082198A"/>
    <w:rsid w:val="00827B71"/>
    <w:rsid w:val="00831892"/>
    <w:rsid w:val="00842665"/>
    <w:rsid w:val="00857447"/>
    <w:rsid w:val="008616A5"/>
    <w:rsid w:val="008874B5"/>
    <w:rsid w:val="00892C40"/>
    <w:rsid w:val="008953A4"/>
    <w:rsid w:val="00897996"/>
    <w:rsid w:val="008A2355"/>
    <w:rsid w:val="008B66E4"/>
    <w:rsid w:val="008C5E05"/>
    <w:rsid w:val="008E51F7"/>
    <w:rsid w:val="008E5C02"/>
    <w:rsid w:val="008F3BFD"/>
    <w:rsid w:val="008F7A02"/>
    <w:rsid w:val="0091026E"/>
    <w:rsid w:val="0091069C"/>
    <w:rsid w:val="009225B6"/>
    <w:rsid w:val="0093457B"/>
    <w:rsid w:val="009541D4"/>
    <w:rsid w:val="00964CD6"/>
    <w:rsid w:val="00991F5A"/>
    <w:rsid w:val="009B24C2"/>
    <w:rsid w:val="009E2777"/>
    <w:rsid w:val="009E7EB5"/>
    <w:rsid w:val="009F4F65"/>
    <w:rsid w:val="00A17717"/>
    <w:rsid w:val="00A219B3"/>
    <w:rsid w:val="00A2699D"/>
    <w:rsid w:val="00A30144"/>
    <w:rsid w:val="00A31A5A"/>
    <w:rsid w:val="00A347B0"/>
    <w:rsid w:val="00A363E8"/>
    <w:rsid w:val="00A65B8A"/>
    <w:rsid w:val="00AA7746"/>
    <w:rsid w:val="00AE544E"/>
    <w:rsid w:val="00B04039"/>
    <w:rsid w:val="00B05A8B"/>
    <w:rsid w:val="00B20D8D"/>
    <w:rsid w:val="00B215FE"/>
    <w:rsid w:val="00B34186"/>
    <w:rsid w:val="00B516EA"/>
    <w:rsid w:val="00B57968"/>
    <w:rsid w:val="00B72207"/>
    <w:rsid w:val="00B811CF"/>
    <w:rsid w:val="00B97B5E"/>
    <w:rsid w:val="00BB5BBF"/>
    <w:rsid w:val="00BB7EB9"/>
    <w:rsid w:val="00BC1E01"/>
    <w:rsid w:val="00BC251A"/>
    <w:rsid w:val="00BD2015"/>
    <w:rsid w:val="00BD2761"/>
    <w:rsid w:val="00BD46FD"/>
    <w:rsid w:val="00BD6349"/>
    <w:rsid w:val="00BE25CD"/>
    <w:rsid w:val="00BF41D0"/>
    <w:rsid w:val="00C13939"/>
    <w:rsid w:val="00C2568F"/>
    <w:rsid w:val="00C46AF1"/>
    <w:rsid w:val="00C54CD7"/>
    <w:rsid w:val="00C62A28"/>
    <w:rsid w:val="00C67A45"/>
    <w:rsid w:val="00CA753F"/>
    <w:rsid w:val="00CB2E95"/>
    <w:rsid w:val="00CC30FB"/>
    <w:rsid w:val="00CE4A48"/>
    <w:rsid w:val="00CF0F90"/>
    <w:rsid w:val="00CF1000"/>
    <w:rsid w:val="00CF5577"/>
    <w:rsid w:val="00D03DFA"/>
    <w:rsid w:val="00D07D42"/>
    <w:rsid w:val="00D11084"/>
    <w:rsid w:val="00D17785"/>
    <w:rsid w:val="00D20F40"/>
    <w:rsid w:val="00D32813"/>
    <w:rsid w:val="00D340FB"/>
    <w:rsid w:val="00D34672"/>
    <w:rsid w:val="00D4466D"/>
    <w:rsid w:val="00D57872"/>
    <w:rsid w:val="00D60643"/>
    <w:rsid w:val="00D60AC6"/>
    <w:rsid w:val="00D61082"/>
    <w:rsid w:val="00D715F6"/>
    <w:rsid w:val="00D73678"/>
    <w:rsid w:val="00D7630E"/>
    <w:rsid w:val="00D86A44"/>
    <w:rsid w:val="00DB58D7"/>
    <w:rsid w:val="00E0053C"/>
    <w:rsid w:val="00E01F79"/>
    <w:rsid w:val="00E053BC"/>
    <w:rsid w:val="00E11BA8"/>
    <w:rsid w:val="00E13516"/>
    <w:rsid w:val="00E142F6"/>
    <w:rsid w:val="00E20EC0"/>
    <w:rsid w:val="00E259BD"/>
    <w:rsid w:val="00E325B8"/>
    <w:rsid w:val="00E46E26"/>
    <w:rsid w:val="00E5424F"/>
    <w:rsid w:val="00E62992"/>
    <w:rsid w:val="00EB0E0E"/>
    <w:rsid w:val="00EB1DD4"/>
    <w:rsid w:val="00EB2E41"/>
    <w:rsid w:val="00EC3975"/>
    <w:rsid w:val="00EC6076"/>
    <w:rsid w:val="00ED3389"/>
    <w:rsid w:val="00EE47E6"/>
    <w:rsid w:val="00EE5776"/>
    <w:rsid w:val="00F156AF"/>
    <w:rsid w:val="00F37517"/>
    <w:rsid w:val="00F64E1D"/>
    <w:rsid w:val="00F6715D"/>
    <w:rsid w:val="00FB7F74"/>
    <w:rsid w:val="00FD54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hyperlink" Target="http://methods.sagepub.com/book/meta-analytic-procedures-for-social-research" TargetMode="Externa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19.png"/><Relationship Id="rId10" Type="http://schemas.openxmlformats.org/officeDocument/2006/relationships/image" Target="media/image3.gi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76B7C-8449-4CE9-9406-6ADB64A60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9</TotalTime>
  <Pages>17</Pages>
  <Words>7031</Words>
  <Characters>4008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elix Singleton Thorn</cp:lastModifiedBy>
  <cp:revision>37</cp:revision>
  <dcterms:created xsi:type="dcterms:W3CDTF">2018-04-03T07:04:00Z</dcterms:created>
  <dcterms:modified xsi:type="dcterms:W3CDTF">2018-04-25T23:16:00Z</dcterms:modified>
</cp:coreProperties>
</file>